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5-12T00:00:00Z">
              <w:dateFormat w:val="MMMM d, yyyy"/>
              <w:lid w:val="en-US"/>
              <w:storeMappedDataAs w:val="dateTime"/>
              <w:calendar w:val="gregorian"/>
            </w:date>
          </w:sdtPr>
          <w:sdtContent>
            <w:p w14:paraId="3E25285F" w14:textId="62BE0AFC" w:rsidR="006C52D5" w:rsidRDefault="003166EE"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May 12,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0D098A" w:rsidRDefault="000D098A">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0D098A" w:rsidRDefault="000D098A">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0D098A" w:rsidRDefault="000D098A">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0D098A" w:rsidRDefault="000D098A">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0D098A" w:rsidRDefault="000D098A">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0D098A" w:rsidRDefault="000D098A">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0D098A" w:rsidRDefault="000D098A">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0D098A" w:rsidRDefault="000D098A">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0D098A" w:rsidRDefault="000D098A">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0D098A" w:rsidRDefault="000D098A">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0D098A" w:rsidRDefault="000D098A">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0D098A" w:rsidRDefault="000D098A">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3120B36F" w14:textId="6178043C" w:rsidR="0021496D" w:rsidRDefault="0021496D" w:rsidP="0021496D">
      <w:pPr>
        <w:pStyle w:val="Heading1"/>
      </w:pPr>
      <w:bookmarkStart w:id="0" w:name="_Toc41585285"/>
      <w:r>
        <w:lastRenderedPageBreak/>
        <w:t>Abstract</w:t>
      </w:r>
      <w:bookmarkEnd w:id="0"/>
    </w:p>
    <w:p w14:paraId="16D14D48" w14:textId="77777777" w:rsidR="0021496D" w:rsidRDefault="0021496D">
      <w:pPr>
        <w:jc w:val="left"/>
      </w:pPr>
    </w:p>
    <w:p w14:paraId="52A933AD" w14:textId="77777777" w:rsidR="0021496D" w:rsidRDefault="0021496D">
      <w:pPr>
        <w:jc w:val="left"/>
      </w:pPr>
    </w:p>
    <w:p w14:paraId="0393B79C" w14:textId="768E7847" w:rsidR="0021496D" w:rsidRDefault="0021496D">
      <w:pPr>
        <w:jc w:val="left"/>
      </w:pPr>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3D1CB4DB" w14:textId="3937F634" w:rsidR="00016069" w:rsidRDefault="0021496D">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585285" w:history="1">
            <w:r w:rsidR="00016069" w:rsidRPr="00EB2F5D">
              <w:rPr>
                <w:rStyle w:val="Hyperlink"/>
                <w:noProof/>
              </w:rPr>
              <w:t>1</w:t>
            </w:r>
            <w:r w:rsidR="00016069">
              <w:rPr>
                <w:rFonts w:asciiTheme="minorHAnsi" w:eastAsiaTheme="minorEastAsia" w:hAnsiTheme="minorHAnsi"/>
                <w:noProof/>
                <w:lang w:eastAsia="en-AU"/>
              </w:rPr>
              <w:tab/>
            </w:r>
            <w:r w:rsidR="00016069" w:rsidRPr="00EB2F5D">
              <w:rPr>
                <w:rStyle w:val="Hyperlink"/>
                <w:noProof/>
              </w:rPr>
              <w:t>Abstract</w:t>
            </w:r>
            <w:r w:rsidR="00016069">
              <w:rPr>
                <w:noProof/>
                <w:webHidden/>
              </w:rPr>
              <w:tab/>
            </w:r>
            <w:r w:rsidR="00016069">
              <w:rPr>
                <w:noProof/>
                <w:webHidden/>
              </w:rPr>
              <w:fldChar w:fldCharType="begin"/>
            </w:r>
            <w:r w:rsidR="00016069">
              <w:rPr>
                <w:noProof/>
                <w:webHidden/>
              </w:rPr>
              <w:instrText xml:space="preserve"> PAGEREF _Toc41585285 \h </w:instrText>
            </w:r>
            <w:r w:rsidR="00016069">
              <w:rPr>
                <w:noProof/>
                <w:webHidden/>
              </w:rPr>
            </w:r>
            <w:r w:rsidR="00016069">
              <w:rPr>
                <w:noProof/>
                <w:webHidden/>
              </w:rPr>
              <w:fldChar w:fldCharType="separate"/>
            </w:r>
            <w:r w:rsidR="00DB6C5A">
              <w:rPr>
                <w:noProof/>
                <w:webHidden/>
              </w:rPr>
              <w:t>2</w:t>
            </w:r>
            <w:r w:rsidR="00016069">
              <w:rPr>
                <w:noProof/>
                <w:webHidden/>
              </w:rPr>
              <w:fldChar w:fldCharType="end"/>
            </w:r>
          </w:hyperlink>
        </w:p>
        <w:p w14:paraId="1152FA32" w14:textId="4A43A975"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86" w:history="1">
            <w:r w:rsidRPr="00EB2F5D">
              <w:rPr>
                <w:rStyle w:val="Hyperlink"/>
                <w:noProof/>
              </w:rPr>
              <w:t>2</w:t>
            </w:r>
            <w:r>
              <w:rPr>
                <w:rFonts w:asciiTheme="minorHAnsi" w:eastAsiaTheme="minorEastAsia" w:hAnsiTheme="minorHAnsi"/>
                <w:noProof/>
                <w:lang w:eastAsia="en-AU"/>
              </w:rPr>
              <w:tab/>
            </w:r>
            <w:r w:rsidRPr="00EB2F5D">
              <w:rPr>
                <w:rStyle w:val="Hyperlink"/>
                <w:noProof/>
              </w:rPr>
              <w:t>Introduction</w:t>
            </w:r>
            <w:r>
              <w:rPr>
                <w:noProof/>
                <w:webHidden/>
              </w:rPr>
              <w:tab/>
            </w:r>
            <w:r>
              <w:rPr>
                <w:noProof/>
                <w:webHidden/>
              </w:rPr>
              <w:fldChar w:fldCharType="begin"/>
            </w:r>
            <w:r>
              <w:rPr>
                <w:noProof/>
                <w:webHidden/>
              </w:rPr>
              <w:instrText xml:space="preserve"> PAGEREF _Toc41585286 \h </w:instrText>
            </w:r>
            <w:r>
              <w:rPr>
                <w:noProof/>
                <w:webHidden/>
              </w:rPr>
            </w:r>
            <w:r>
              <w:rPr>
                <w:noProof/>
                <w:webHidden/>
              </w:rPr>
              <w:fldChar w:fldCharType="separate"/>
            </w:r>
            <w:r w:rsidR="00DB6C5A">
              <w:rPr>
                <w:noProof/>
                <w:webHidden/>
              </w:rPr>
              <w:t>4</w:t>
            </w:r>
            <w:r>
              <w:rPr>
                <w:noProof/>
                <w:webHidden/>
              </w:rPr>
              <w:fldChar w:fldCharType="end"/>
            </w:r>
          </w:hyperlink>
        </w:p>
        <w:p w14:paraId="37551254" w14:textId="52D91E07"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87" w:history="1">
            <w:r w:rsidRPr="00EB2F5D">
              <w:rPr>
                <w:rStyle w:val="Hyperlink"/>
                <w:noProof/>
              </w:rPr>
              <w:t>3</w:t>
            </w:r>
            <w:r>
              <w:rPr>
                <w:rFonts w:asciiTheme="minorHAnsi" w:eastAsiaTheme="minorEastAsia" w:hAnsiTheme="minorHAnsi"/>
                <w:noProof/>
                <w:lang w:eastAsia="en-AU"/>
              </w:rPr>
              <w:tab/>
            </w:r>
            <w:r w:rsidRPr="00EB2F5D">
              <w:rPr>
                <w:rStyle w:val="Hyperlink"/>
                <w:noProof/>
              </w:rPr>
              <w:t>Literature Review?</w:t>
            </w:r>
            <w:r>
              <w:rPr>
                <w:noProof/>
                <w:webHidden/>
              </w:rPr>
              <w:tab/>
            </w:r>
            <w:r>
              <w:rPr>
                <w:noProof/>
                <w:webHidden/>
              </w:rPr>
              <w:fldChar w:fldCharType="begin"/>
            </w:r>
            <w:r>
              <w:rPr>
                <w:noProof/>
                <w:webHidden/>
              </w:rPr>
              <w:instrText xml:space="preserve"> PAGEREF _Toc41585287 \h </w:instrText>
            </w:r>
            <w:r>
              <w:rPr>
                <w:noProof/>
                <w:webHidden/>
              </w:rPr>
            </w:r>
            <w:r>
              <w:rPr>
                <w:noProof/>
                <w:webHidden/>
              </w:rPr>
              <w:fldChar w:fldCharType="separate"/>
            </w:r>
            <w:r w:rsidR="00DB6C5A">
              <w:rPr>
                <w:noProof/>
                <w:webHidden/>
              </w:rPr>
              <w:t>6</w:t>
            </w:r>
            <w:r>
              <w:rPr>
                <w:noProof/>
                <w:webHidden/>
              </w:rPr>
              <w:fldChar w:fldCharType="end"/>
            </w:r>
          </w:hyperlink>
        </w:p>
        <w:p w14:paraId="55ACE2E7" w14:textId="380D473B"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88" w:history="1">
            <w:r w:rsidRPr="00EB2F5D">
              <w:rPr>
                <w:rStyle w:val="Hyperlink"/>
                <w:noProof/>
              </w:rPr>
              <w:t>4</w:t>
            </w:r>
            <w:r>
              <w:rPr>
                <w:rFonts w:asciiTheme="minorHAnsi" w:eastAsiaTheme="minorEastAsia" w:hAnsiTheme="minorHAnsi"/>
                <w:noProof/>
                <w:lang w:eastAsia="en-AU"/>
              </w:rPr>
              <w:tab/>
            </w:r>
            <w:r w:rsidRPr="00EB2F5D">
              <w:rPr>
                <w:rStyle w:val="Hyperlink"/>
                <w:noProof/>
              </w:rPr>
              <w:t>Modelling and Simulation</w:t>
            </w:r>
            <w:r>
              <w:rPr>
                <w:noProof/>
                <w:webHidden/>
              </w:rPr>
              <w:tab/>
            </w:r>
            <w:r>
              <w:rPr>
                <w:noProof/>
                <w:webHidden/>
              </w:rPr>
              <w:fldChar w:fldCharType="begin"/>
            </w:r>
            <w:r>
              <w:rPr>
                <w:noProof/>
                <w:webHidden/>
              </w:rPr>
              <w:instrText xml:space="preserve"> PAGEREF _Toc41585288 \h </w:instrText>
            </w:r>
            <w:r>
              <w:rPr>
                <w:noProof/>
                <w:webHidden/>
              </w:rPr>
            </w:r>
            <w:r>
              <w:rPr>
                <w:noProof/>
                <w:webHidden/>
              </w:rPr>
              <w:fldChar w:fldCharType="separate"/>
            </w:r>
            <w:r w:rsidR="00DB6C5A">
              <w:rPr>
                <w:noProof/>
                <w:webHidden/>
              </w:rPr>
              <w:t>7</w:t>
            </w:r>
            <w:r>
              <w:rPr>
                <w:noProof/>
                <w:webHidden/>
              </w:rPr>
              <w:fldChar w:fldCharType="end"/>
            </w:r>
          </w:hyperlink>
        </w:p>
        <w:p w14:paraId="64898F35" w14:textId="749789C5" w:rsidR="00016069" w:rsidRDefault="00016069">
          <w:pPr>
            <w:pStyle w:val="TOC2"/>
            <w:tabs>
              <w:tab w:val="left" w:pos="880"/>
              <w:tab w:val="right" w:leader="dot" w:pos="9742"/>
            </w:tabs>
            <w:rPr>
              <w:rFonts w:asciiTheme="minorHAnsi" w:eastAsiaTheme="minorEastAsia" w:hAnsiTheme="minorHAnsi"/>
              <w:noProof/>
              <w:lang w:eastAsia="en-AU"/>
            </w:rPr>
          </w:pPr>
          <w:hyperlink w:anchor="_Toc41585289" w:history="1">
            <w:r w:rsidRPr="00EB2F5D">
              <w:rPr>
                <w:rStyle w:val="Hyperlink"/>
                <w:noProof/>
              </w:rPr>
              <w:t>4.1</w:t>
            </w:r>
            <w:r>
              <w:rPr>
                <w:rFonts w:asciiTheme="minorHAnsi" w:eastAsiaTheme="minorEastAsia" w:hAnsiTheme="minorHAnsi"/>
                <w:noProof/>
                <w:lang w:eastAsia="en-AU"/>
              </w:rPr>
              <w:tab/>
            </w:r>
            <w:r w:rsidRPr="00EB2F5D">
              <w:rPr>
                <w:rStyle w:val="Hyperlink"/>
                <w:noProof/>
              </w:rPr>
              <w:t>Euler-Lagrange Method</w:t>
            </w:r>
            <w:r>
              <w:rPr>
                <w:noProof/>
                <w:webHidden/>
              </w:rPr>
              <w:tab/>
            </w:r>
            <w:r>
              <w:rPr>
                <w:noProof/>
                <w:webHidden/>
              </w:rPr>
              <w:fldChar w:fldCharType="begin"/>
            </w:r>
            <w:r>
              <w:rPr>
                <w:noProof/>
                <w:webHidden/>
              </w:rPr>
              <w:instrText xml:space="preserve"> PAGEREF _Toc41585289 \h </w:instrText>
            </w:r>
            <w:r>
              <w:rPr>
                <w:noProof/>
                <w:webHidden/>
              </w:rPr>
            </w:r>
            <w:r>
              <w:rPr>
                <w:noProof/>
                <w:webHidden/>
              </w:rPr>
              <w:fldChar w:fldCharType="separate"/>
            </w:r>
            <w:r w:rsidR="00DB6C5A">
              <w:rPr>
                <w:noProof/>
                <w:webHidden/>
              </w:rPr>
              <w:t>7</w:t>
            </w:r>
            <w:r>
              <w:rPr>
                <w:noProof/>
                <w:webHidden/>
              </w:rPr>
              <w:fldChar w:fldCharType="end"/>
            </w:r>
          </w:hyperlink>
        </w:p>
        <w:p w14:paraId="0C47D58D" w14:textId="69245436" w:rsidR="00016069" w:rsidRDefault="00016069">
          <w:pPr>
            <w:pStyle w:val="TOC2"/>
            <w:tabs>
              <w:tab w:val="left" w:pos="880"/>
              <w:tab w:val="right" w:leader="dot" w:pos="9742"/>
            </w:tabs>
            <w:rPr>
              <w:rFonts w:asciiTheme="minorHAnsi" w:eastAsiaTheme="minorEastAsia" w:hAnsiTheme="minorHAnsi"/>
              <w:noProof/>
              <w:lang w:eastAsia="en-AU"/>
            </w:rPr>
          </w:pPr>
          <w:hyperlink w:anchor="_Toc41585290" w:history="1">
            <w:r w:rsidRPr="00EB2F5D">
              <w:rPr>
                <w:rStyle w:val="Hyperlink"/>
                <w:noProof/>
              </w:rPr>
              <w:t>4.2</w:t>
            </w:r>
            <w:r>
              <w:rPr>
                <w:rFonts w:asciiTheme="minorHAnsi" w:eastAsiaTheme="minorEastAsia" w:hAnsiTheme="minorHAnsi"/>
                <w:noProof/>
                <w:lang w:eastAsia="en-AU"/>
              </w:rPr>
              <w:tab/>
            </w:r>
            <w:r w:rsidRPr="00EB2F5D">
              <w:rPr>
                <w:rStyle w:val="Hyperlink"/>
                <w:noProof/>
              </w:rPr>
              <w:t>The Disk-on-Disk System</w:t>
            </w:r>
            <w:r>
              <w:rPr>
                <w:noProof/>
                <w:webHidden/>
              </w:rPr>
              <w:tab/>
            </w:r>
            <w:r>
              <w:rPr>
                <w:noProof/>
                <w:webHidden/>
              </w:rPr>
              <w:fldChar w:fldCharType="begin"/>
            </w:r>
            <w:r>
              <w:rPr>
                <w:noProof/>
                <w:webHidden/>
              </w:rPr>
              <w:instrText xml:space="preserve"> PAGEREF _Toc41585290 \h </w:instrText>
            </w:r>
            <w:r>
              <w:rPr>
                <w:noProof/>
                <w:webHidden/>
              </w:rPr>
            </w:r>
            <w:r>
              <w:rPr>
                <w:noProof/>
                <w:webHidden/>
              </w:rPr>
              <w:fldChar w:fldCharType="separate"/>
            </w:r>
            <w:r w:rsidR="00DB6C5A">
              <w:rPr>
                <w:noProof/>
                <w:webHidden/>
              </w:rPr>
              <w:t>8</w:t>
            </w:r>
            <w:r>
              <w:rPr>
                <w:noProof/>
                <w:webHidden/>
              </w:rPr>
              <w:fldChar w:fldCharType="end"/>
            </w:r>
          </w:hyperlink>
        </w:p>
        <w:p w14:paraId="3AD827EA" w14:textId="1C00B909" w:rsidR="00016069" w:rsidRDefault="00016069">
          <w:pPr>
            <w:pStyle w:val="TOC2"/>
            <w:tabs>
              <w:tab w:val="left" w:pos="880"/>
              <w:tab w:val="right" w:leader="dot" w:pos="9742"/>
            </w:tabs>
            <w:rPr>
              <w:rFonts w:asciiTheme="minorHAnsi" w:eastAsiaTheme="minorEastAsia" w:hAnsiTheme="minorHAnsi"/>
              <w:noProof/>
              <w:lang w:eastAsia="en-AU"/>
            </w:rPr>
          </w:pPr>
          <w:hyperlink w:anchor="_Toc41585291" w:history="1">
            <w:r w:rsidRPr="00EB2F5D">
              <w:rPr>
                <w:rStyle w:val="Hyperlink"/>
                <w:noProof/>
              </w:rPr>
              <w:t>4.3</w:t>
            </w:r>
            <w:r>
              <w:rPr>
                <w:rFonts w:asciiTheme="minorHAnsi" w:eastAsiaTheme="minorEastAsia" w:hAnsiTheme="minorHAnsi"/>
                <w:noProof/>
                <w:lang w:eastAsia="en-AU"/>
              </w:rPr>
              <w:tab/>
            </w:r>
            <w:r w:rsidRPr="00EB2F5D">
              <w:rPr>
                <w:rStyle w:val="Hyperlink"/>
                <w:noProof/>
              </w:rPr>
              <w:t>Simulation</w:t>
            </w:r>
            <w:r>
              <w:rPr>
                <w:noProof/>
                <w:webHidden/>
              </w:rPr>
              <w:tab/>
            </w:r>
            <w:r>
              <w:rPr>
                <w:noProof/>
                <w:webHidden/>
              </w:rPr>
              <w:fldChar w:fldCharType="begin"/>
            </w:r>
            <w:r>
              <w:rPr>
                <w:noProof/>
                <w:webHidden/>
              </w:rPr>
              <w:instrText xml:space="preserve"> PAGEREF _Toc41585291 \h </w:instrText>
            </w:r>
            <w:r>
              <w:rPr>
                <w:noProof/>
                <w:webHidden/>
              </w:rPr>
            </w:r>
            <w:r>
              <w:rPr>
                <w:noProof/>
                <w:webHidden/>
              </w:rPr>
              <w:fldChar w:fldCharType="separate"/>
            </w:r>
            <w:r w:rsidR="00DB6C5A">
              <w:rPr>
                <w:noProof/>
                <w:webHidden/>
              </w:rPr>
              <w:t>10</w:t>
            </w:r>
            <w:r>
              <w:rPr>
                <w:noProof/>
                <w:webHidden/>
              </w:rPr>
              <w:fldChar w:fldCharType="end"/>
            </w:r>
          </w:hyperlink>
        </w:p>
        <w:p w14:paraId="117FFD80" w14:textId="14CFA46B"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92" w:history="1">
            <w:r w:rsidRPr="00EB2F5D">
              <w:rPr>
                <w:rStyle w:val="Hyperlink"/>
                <w:noProof/>
              </w:rPr>
              <w:t>5</w:t>
            </w:r>
            <w:r>
              <w:rPr>
                <w:rFonts w:asciiTheme="minorHAnsi" w:eastAsiaTheme="minorEastAsia" w:hAnsiTheme="minorHAnsi"/>
                <w:noProof/>
                <w:lang w:eastAsia="en-AU"/>
              </w:rPr>
              <w:tab/>
            </w:r>
            <w:r w:rsidRPr="00EB2F5D">
              <w:rPr>
                <w:rStyle w:val="Hyperlink"/>
                <w:noProof/>
              </w:rPr>
              <w:t>Control</w:t>
            </w:r>
            <w:r>
              <w:rPr>
                <w:noProof/>
                <w:webHidden/>
              </w:rPr>
              <w:tab/>
            </w:r>
            <w:r>
              <w:rPr>
                <w:noProof/>
                <w:webHidden/>
              </w:rPr>
              <w:fldChar w:fldCharType="begin"/>
            </w:r>
            <w:r>
              <w:rPr>
                <w:noProof/>
                <w:webHidden/>
              </w:rPr>
              <w:instrText xml:space="preserve"> PAGEREF _Toc41585292 \h </w:instrText>
            </w:r>
            <w:r>
              <w:rPr>
                <w:noProof/>
                <w:webHidden/>
              </w:rPr>
            </w:r>
            <w:r>
              <w:rPr>
                <w:noProof/>
                <w:webHidden/>
              </w:rPr>
              <w:fldChar w:fldCharType="separate"/>
            </w:r>
            <w:r w:rsidR="00DB6C5A">
              <w:rPr>
                <w:noProof/>
                <w:webHidden/>
              </w:rPr>
              <w:t>11</w:t>
            </w:r>
            <w:r>
              <w:rPr>
                <w:noProof/>
                <w:webHidden/>
              </w:rPr>
              <w:fldChar w:fldCharType="end"/>
            </w:r>
          </w:hyperlink>
        </w:p>
        <w:p w14:paraId="762CC188" w14:textId="39D89D9F" w:rsidR="00016069" w:rsidRDefault="00016069">
          <w:pPr>
            <w:pStyle w:val="TOC2"/>
            <w:tabs>
              <w:tab w:val="left" w:pos="880"/>
              <w:tab w:val="right" w:leader="dot" w:pos="9742"/>
            </w:tabs>
            <w:rPr>
              <w:rFonts w:asciiTheme="minorHAnsi" w:eastAsiaTheme="minorEastAsia" w:hAnsiTheme="minorHAnsi"/>
              <w:noProof/>
              <w:lang w:eastAsia="en-AU"/>
            </w:rPr>
          </w:pPr>
          <w:hyperlink w:anchor="_Toc41585293" w:history="1">
            <w:r w:rsidRPr="00EB2F5D">
              <w:rPr>
                <w:rStyle w:val="Hyperlink"/>
                <w:noProof/>
              </w:rPr>
              <w:t>5.1</w:t>
            </w:r>
            <w:r>
              <w:rPr>
                <w:rFonts w:asciiTheme="minorHAnsi" w:eastAsiaTheme="minorEastAsia" w:hAnsiTheme="minorHAnsi"/>
                <w:noProof/>
                <w:lang w:eastAsia="en-AU"/>
              </w:rPr>
              <w:tab/>
            </w:r>
            <w:r w:rsidRPr="00EB2F5D">
              <w:rPr>
                <w:rStyle w:val="Hyperlink"/>
                <w:noProof/>
              </w:rPr>
              <w:t>Controller design</w:t>
            </w:r>
            <w:r>
              <w:rPr>
                <w:noProof/>
                <w:webHidden/>
              </w:rPr>
              <w:tab/>
            </w:r>
            <w:r>
              <w:rPr>
                <w:noProof/>
                <w:webHidden/>
              </w:rPr>
              <w:fldChar w:fldCharType="begin"/>
            </w:r>
            <w:r>
              <w:rPr>
                <w:noProof/>
                <w:webHidden/>
              </w:rPr>
              <w:instrText xml:space="preserve"> PAGEREF _Toc41585293 \h </w:instrText>
            </w:r>
            <w:r>
              <w:rPr>
                <w:noProof/>
                <w:webHidden/>
              </w:rPr>
            </w:r>
            <w:r>
              <w:rPr>
                <w:noProof/>
                <w:webHidden/>
              </w:rPr>
              <w:fldChar w:fldCharType="separate"/>
            </w:r>
            <w:r w:rsidR="00DB6C5A">
              <w:rPr>
                <w:noProof/>
                <w:webHidden/>
              </w:rPr>
              <w:t>11</w:t>
            </w:r>
            <w:r>
              <w:rPr>
                <w:noProof/>
                <w:webHidden/>
              </w:rPr>
              <w:fldChar w:fldCharType="end"/>
            </w:r>
          </w:hyperlink>
        </w:p>
        <w:p w14:paraId="2E097ACA" w14:textId="6393FE71" w:rsidR="00016069" w:rsidRDefault="00016069">
          <w:pPr>
            <w:pStyle w:val="TOC2"/>
            <w:tabs>
              <w:tab w:val="left" w:pos="880"/>
              <w:tab w:val="right" w:leader="dot" w:pos="9742"/>
            </w:tabs>
            <w:rPr>
              <w:rFonts w:asciiTheme="minorHAnsi" w:eastAsiaTheme="minorEastAsia" w:hAnsiTheme="minorHAnsi"/>
              <w:noProof/>
              <w:lang w:eastAsia="en-AU"/>
            </w:rPr>
          </w:pPr>
          <w:hyperlink w:anchor="_Toc41585294" w:history="1">
            <w:r w:rsidRPr="00EB2F5D">
              <w:rPr>
                <w:rStyle w:val="Hyperlink"/>
                <w:noProof/>
              </w:rPr>
              <w:t>5.2</w:t>
            </w:r>
            <w:r>
              <w:rPr>
                <w:rFonts w:asciiTheme="minorHAnsi" w:eastAsiaTheme="minorEastAsia" w:hAnsiTheme="minorHAnsi"/>
                <w:noProof/>
                <w:lang w:eastAsia="en-AU"/>
              </w:rPr>
              <w:tab/>
            </w:r>
            <w:r w:rsidRPr="00EB2F5D">
              <w:rPr>
                <w:rStyle w:val="Hyperlink"/>
                <w:noProof/>
              </w:rPr>
              <w:t>State estimation</w:t>
            </w:r>
            <w:r>
              <w:rPr>
                <w:noProof/>
                <w:webHidden/>
              </w:rPr>
              <w:tab/>
            </w:r>
            <w:r>
              <w:rPr>
                <w:noProof/>
                <w:webHidden/>
              </w:rPr>
              <w:fldChar w:fldCharType="begin"/>
            </w:r>
            <w:r>
              <w:rPr>
                <w:noProof/>
                <w:webHidden/>
              </w:rPr>
              <w:instrText xml:space="preserve"> PAGEREF _Toc41585294 \h </w:instrText>
            </w:r>
            <w:r>
              <w:rPr>
                <w:noProof/>
                <w:webHidden/>
              </w:rPr>
            </w:r>
            <w:r>
              <w:rPr>
                <w:noProof/>
                <w:webHidden/>
              </w:rPr>
              <w:fldChar w:fldCharType="separate"/>
            </w:r>
            <w:r w:rsidR="00DB6C5A">
              <w:rPr>
                <w:noProof/>
                <w:webHidden/>
              </w:rPr>
              <w:t>13</w:t>
            </w:r>
            <w:r>
              <w:rPr>
                <w:noProof/>
                <w:webHidden/>
              </w:rPr>
              <w:fldChar w:fldCharType="end"/>
            </w:r>
          </w:hyperlink>
        </w:p>
        <w:p w14:paraId="3CB85EF1" w14:textId="5862A4B8" w:rsidR="00016069" w:rsidRDefault="00016069">
          <w:pPr>
            <w:pStyle w:val="TOC3"/>
            <w:tabs>
              <w:tab w:val="left" w:pos="1320"/>
              <w:tab w:val="right" w:leader="dot" w:pos="9742"/>
            </w:tabs>
            <w:rPr>
              <w:rFonts w:asciiTheme="minorHAnsi" w:eastAsiaTheme="minorEastAsia" w:hAnsiTheme="minorHAnsi"/>
              <w:noProof/>
              <w:lang w:eastAsia="en-AU"/>
            </w:rPr>
          </w:pPr>
          <w:hyperlink w:anchor="_Toc41585295" w:history="1">
            <w:r w:rsidRPr="00EB2F5D">
              <w:rPr>
                <w:rStyle w:val="Hyperlink"/>
                <w:noProof/>
              </w:rPr>
              <w:t>5.2.1</w:t>
            </w:r>
            <w:r>
              <w:rPr>
                <w:rFonts w:asciiTheme="minorHAnsi" w:eastAsiaTheme="minorEastAsia" w:hAnsiTheme="minorHAnsi"/>
                <w:noProof/>
                <w:lang w:eastAsia="en-AU"/>
              </w:rPr>
              <w:tab/>
            </w:r>
            <w:r w:rsidRPr="00EB2F5D">
              <w:rPr>
                <w:rStyle w:val="Hyperlink"/>
                <w:noProof/>
              </w:rPr>
              <w:t>Computer Vision</w:t>
            </w:r>
            <w:r>
              <w:rPr>
                <w:noProof/>
                <w:webHidden/>
              </w:rPr>
              <w:tab/>
            </w:r>
            <w:r>
              <w:rPr>
                <w:noProof/>
                <w:webHidden/>
              </w:rPr>
              <w:fldChar w:fldCharType="begin"/>
            </w:r>
            <w:r>
              <w:rPr>
                <w:noProof/>
                <w:webHidden/>
              </w:rPr>
              <w:instrText xml:space="preserve"> PAGEREF _Toc41585295 \h </w:instrText>
            </w:r>
            <w:r>
              <w:rPr>
                <w:noProof/>
                <w:webHidden/>
              </w:rPr>
            </w:r>
            <w:r>
              <w:rPr>
                <w:noProof/>
                <w:webHidden/>
              </w:rPr>
              <w:fldChar w:fldCharType="separate"/>
            </w:r>
            <w:r w:rsidR="00DB6C5A">
              <w:rPr>
                <w:noProof/>
                <w:webHidden/>
              </w:rPr>
              <w:t>13</w:t>
            </w:r>
            <w:r>
              <w:rPr>
                <w:noProof/>
                <w:webHidden/>
              </w:rPr>
              <w:fldChar w:fldCharType="end"/>
            </w:r>
          </w:hyperlink>
        </w:p>
        <w:p w14:paraId="081F08F0" w14:textId="0D2B8DD6" w:rsidR="00016069" w:rsidRDefault="00016069">
          <w:pPr>
            <w:pStyle w:val="TOC3"/>
            <w:tabs>
              <w:tab w:val="left" w:pos="1320"/>
              <w:tab w:val="right" w:leader="dot" w:pos="9742"/>
            </w:tabs>
            <w:rPr>
              <w:rFonts w:asciiTheme="minorHAnsi" w:eastAsiaTheme="minorEastAsia" w:hAnsiTheme="minorHAnsi"/>
              <w:noProof/>
              <w:lang w:eastAsia="en-AU"/>
            </w:rPr>
          </w:pPr>
          <w:hyperlink w:anchor="_Toc41585296" w:history="1">
            <w:r w:rsidRPr="00EB2F5D">
              <w:rPr>
                <w:rStyle w:val="Hyperlink"/>
                <w:noProof/>
              </w:rPr>
              <w:t>5.2.2</w:t>
            </w:r>
            <w:r>
              <w:rPr>
                <w:rFonts w:asciiTheme="minorHAnsi" w:eastAsiaTheme="minorEastAsia" w:hAnsiTheme="minorHAnsi"/>
                <w:noProof/>
                <w:lang w:eastAsia="en-AU"/>
              </w:rPr>
              <w:tab/>
            </w:r>
            <w:r w:rsidRPr="00EB2F5D">
              <w:rPr>
                <w:rStyle w:val="Hyperlink"/>
                <w:noProof/>
              </w:rPr>
              <w:t>The Kalman Filter</w:t>
            </w:r>
            <w:r>
              <w:rPr>
                <w:noProof/>
                <w:webHidden/>
              </w:rPr>
              <w:tab/>
            </w:r>
            <w:r>
              <w:rPr>
                <w:noProof/>
                <w:webHidden/>
              </w:rPr>
              <w:fldChar w:fldCharType="begin"/>
            </w:r>
            <w:r>
              <w:rPr>
                <w:noProof/>
                <w:webHidden/>
              </w:rPr>
              <w:instrText xml:space="preserve"> PAGEREF _Toc41585296 \h </w:instrText>
            </w:r>
            <w:r>
              <w:rPr>
                <w:noProof/>
                <w:webHidden/>
              </w:rPr>
            </w:r>
            <w:r>
              <w:rPr>
                <w:noProof/>
                <w:webHidden/>
              </w:rPr>
              <w:fldChar w:fldCharType="separate"/>
            </w:r>
            <w:r w:rsidR="00DB6C5A">
              <w:rPr>
                <w:noProof/>
                <w:webHidden/>
              </w:rPr>
              <w:t>17</w:t>
            </w:r>
            <w:r>
              <w:rPr>
                <w:noProof/>
                <w:webHidden/>
              </w:rPr>
              <w:fldChar w:fldCharType="end"/>
            </w:r>
          </w:hyperlink>
        </w:p>
        <w:p w14:paraId="29A69A4F" w14:textId="51AAB2F6"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97" w:history="1">
            <w:r w:rsidRPr="00EB2F5D">
              <w:rPr>
                <w:rStyle w:val="Hyperlink"/>
                <w:noProof/>
              </w:rPr>
              <w:t>6</w:t>
            </w:r>
            <w:r>
              <w:rPr>
                <w:rFonts w:asciiTheme="minorHAnsi" w:eastAsiaTheme="minorEastAsia" w:hAnsiTheme="minorHAnsi"/>
                <w:noProof/>
                <w:lang w:eastAsia="en-AU"/>
              </w:rPr>
              <w:tab/>
            </w:r>
            <w:r w:rsidRPr="00EB2F5D">
              <w:rPr>
                <w:rStyle w:val="Hyperlink"/>
                <w:noProof/>
              </w:rPr>
              <w:t>Experiment Apparatus Design</w:t>
            </w:r>
            <w:r>
              <w:rPr>
                <w:noProof/>
                <w:webHidden/>
              </w:rPr>
              <w:tab/>
            </w:r>
            <w:r>
              <w:rPr>
                <w:noProof/>
                <w:webHidden/>
              </w:rPr>
              <w:fldChar w:fldCharType="begin"/>
            </w:r>
            <w:r>
              <w:rPr>
                <w:noProof/>
                <w:webHidden/>
              </w:rPr>
              <w:instrText xml:space="preserve"> PAGEREF _Toc41585297 \h </w:instrText>
            </w:r>
            <w:r>
              <w:rPr>
                <w:noProof/>
                <w:webHidden/>
              </w:rPr>
            </w:r>
            <w:r>
              <w:rPr>
                <w:noProof/>
                <w:webHidden/>
              </w:rPr>
              <w:fldChar w:fldCharType="separate"/>
            </w:r>
            <w:r w:rsidR="00DB6C5A">
              <w:rPr>
                <w:noProof/>
                <w:webHidden/>
              </w:rPr>
              <w:t>21</w:t>
            </w:r>
            <w:r>
              <w:rPr>
                <w:noProof/>
                <w:webHidden/>
              </w:rPr>
              <w:fldChar w:fldCharType="end"/>
            </w:r>
          </w:hyperlink>
        </w:p>
        <w:p w14:paraId="777A883C" w14:textId="526FE0E3"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98" w:history="1">
            <w:r w:rsidRPr="00EB2F5D">
              <w:rPr>
                <w:rStyle w:val="Hyperlink"/>
                <w:noProof/>
              </w:rPr>
              <w:t>7</w:t>
            </w:r>
            <w:r>
              <w:rPr>
                <w:rFonts w:asciiTheme="minorHAnsi" w:eastAsiaTheme="minorEastAsia" w:hAnsiTheme="minorHAnsi"/>
                <w:noProof/>
                <w:lang w:eastAsia="en-AU"/>
              </w:rPr>
              <w:tab/>
            </w:r>
            <w:r w:rsidRPr="00EB2F5D">
              <w:rPr>
                <w:rStyle w:val="Hyperlink"/>
                <w:noProof/>
              </w:rPr>
              <w:t>Manufacture</w:t>
            </w:r>
            <w:r>
              <w:rPr>
                <w:noProof/>
                <w:webHidden/>
              </w:rPr>
              <w:tab/>
            </w:r>
            <w:r>
              <w:rPr>
                <w:noProof/>
                <w:webHidden/>
              </w:rPr>
              <w:fldChar w:fldCharType="begin"/>
            </w:r>
            <w:r>
              <w:rPr>
                <w:noProof/>
                <w:webHidden/>
              </w:rPr>
              <w:instrText xml:space="preserve"> PAGEREF _Toc41585298 \h </w:instrText>
            </w:r>
            <w:r>
              <w:rPr>
                <w:noProof/>
                <w:webHidden/>
              </w:rPr>
            </w:r>
            <w:r>
              <w:rPr>
                <w:noProof/>
                <w:webHidden/>
              </w:rPr>
              <w:fldChar w:fldCharType="separate"/>
            </w:r>
            <w:r w:rsidR="00DB6C5A">
              <w:rPr>
                <w:noProof/>
                <w:webHidden/>
              </w:rPr>
              <w:t>21</w:t>
            </w:r>
            <w:r>
              <w:rPr>
                <w:noProof/>
                <w:webHidden/>
              </w:rPr>
              <w:fldChar w:fldCharType="end"/>
            </w:r>
          </w:hyperlink>
        </w:p>
        <w:p w14:paraId="32C96733" w14:textId="637ABA4C"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299" w:history="1">
            <w:r w:rsidRPr="00EB2F5D">
              <w:rPr>
                <w:rStyle w:val="Hyperlink"/>
                <w:noProof/>
              </w:rPr>
              <w:t>8</w:t>
            </w:r>
            <w:r>
              <w:rPr>
                <w:rFonts w:asciiTheme="minorHAnsi" w:eastAsiaTheme="minorEastAsia" w:hAnsiTheme="minorHAnsi"/>
                <w:noProof/>
                <w:lang w:eastAsia="en-AU"/>
              </w:rPr>
              <w:tab/>
            </w:r>
            <w:r w:rsidRPr="00EB2F5D">
              <w:rPr>
                <w:rStyle w:val="Hyperlink"/>
                <w:noProof/>
              </w:rPr>
              <w:t>Appendices</w:t>
            </w:r>
            <w:r>
              <w:rPr>
                <w:noProof/>
                <w:webHidden/>
              </w:rPr>
              <w:tab/>
            </w:r>
            <w:r>
              <w:rPr>
                <w:noProof/>
                <w:webHidden/>
              </w:rPr>
              <w:fldChar w:fldCharType="begin"/>
            </w:r>
            <w:r>
              <w:rPr>
                <w:noProof/>
                <w:webHidden/>
              </w:rPr>
              <w:instrText xml:space="preserve"> PAGEREF _Toc41585299 \h </w:instrText>
            </w:r>
            <w:r>
              <w:rPr>
                <w:noProof/>
                <w:webHidden/>
              </w:rPr>
            </w:r>
            <w:r>
              <w:rPr>
                <w:noProof/>
                <w:webHidden/>
              </w:rPr>
              <w:fldChar w:fldCharType="separate"/>
            </w:r>
            <w:r w:rsidR="00DB6C5A">
              <w:rPr>
                <w:noProof/>
                <w:webHidden/>
              </w:rPr>
              <w:t>22</w:t>
            </w:r>
            <w:r>
              <w:rPr>
                <w:noProof/>
                <w:webHidden/>
              </w:rPr>
              <w:fldChar w:fldCharType="end"/>
            </w:r>
          </w:hyperlink>
        </w:p>
        <w:p w14:paraId="7388DDAD" w14:textId="0C1D989F" w:rsidR="00016069" w:rsidRDefault="00016069">
          <w:pPr>
            <w:pStyle w:val="TOC1"/>
            <w:tabs>
              <w:tab w:val="left" w:pos="440"/>
              <w:tab w:val="right" w:leader="dot" w:pos="9742"/>
            </w:tabs>
            <w:rPr>
              <w:rFonts w:asciiTheme="minorHAnsi" w:eastAsiaTheme="minorEastAsia" w:hAnsiTheme="minorHAnsi"/>
              <w:noProof/>
              <w:lang w:eastAsia="en-AU"/>
            </w:rPr>
          </w:pPr>
          <w:hyperlink w:anchor="_Toc41585300" w:history="1">
            <w:r w:rsidRPr="00EB2F5D">
              <w:rPr>
                <w:rStyle w:val="Hyperlink"/>
                <w:noProof/>
              </w:rPr>
              <w:t>9</w:t>
            </w:r>
            <w:r>
              <w:rPr>
                <w:rFonts w:asciiTheme="minorHAnsi" w:eastAsiaTheme="minorEastAsia" w:hAnsiTheme="minorHAnsi"/>
                <w:noProof/>
                <w:lang w:eastAsia="en-AU"/>
              </w:rPr>
              <w:tab/>
            </w:r>
            <w:r w:rsidRPr="00EB2F5D">
              <w:rPr>
                <w:rStyle w:val="Hyperlink"/>
                <w:noProof/>
              </w:rPr>
              <w:t>References</w:t>
            </w:r>
            <w:r>
              <w:rPr>
                <w:noProof/>
                <w:webHidden/>
              </w:rPr>
              <w:tab/>
            </w:r>
            <w:r>
              <w:rPr>
                <w:noProof/>
                <w:webHidden/>
              </w:rPr>
              <w:fldChar w:fldCharType="begin"/>
            </w:r>
            <w:r>
              <w:rPr>
                <w:noProof/>
                <w:webHidden/>
              </w:rPr>
              <w:instrText xml:space="preserve"> PAGEREF _Toc41585300 \h </w:instrText>
            </w:r>
            <w:r>
              <w:rPr>
                <w:noProof/>
                <w:webHidden/>
              </w:rPr>
            </w:r>
            <w:r>
              <w:rPr>
                <w:noProof/>
                <w:webHidden/>
              </w:rPr>
              <w:fldChar w:fldCharType="separate"/>
            </w:r>
            <w:r w:rsidR="00DB6C5A">
              <w:rPr>
                <w:noProof/>
                <w:webHidden/>
              </w:rPr>
              <w:t>23</w:t>
            </w:r>
            <w:r>
              <w:rPr>
                <w:noProof/>
                <w:webHidden/>
              </w:rPr>
              <w:fldChar w:fldCharType="end"/>
            </w:r>
          </w:hyperlink>
        </w:p>
        <w:p w14:paraId="061E65A8" w14:textId="353C6A67" w:rsidR="0021496D" w:rsidRDefault="0021496D" w:rsidP="0021496D">
          <w:pPr>
            <w:rPr>
              <w:b/>
              <w:bCs/>
              <w:noProof/>
            </w:rPr>
          </w:pPr>
          <w:r>
            <w:rPr>
              <w:b/>
              <w:bCs/>
              <w:noProof/>
            </w:rPr>
            <w:fldChar w:fldCharType="end"/>
          </w:r>
        </w:p>
      </w:sdtContent>
    </w:sdt>
    <w:p w14:paraId="2401DAF9" w14:textId="77777777" w:rsidR="00E00971" w:rsidRDefault="00E00971" w:rsidP="00BA1806"/>
    <w:p w14:paraId="54F78854" w14:textId="77777777" w:rsidR="00E00971" w:rsidRDefault="00E00971" w:rsidP="00BA1806">
      <w:pPr>
        <w:jc w:val="left"/>
      </w:pPr>
      <w:r>
        <w:br w:type="page"/>
      </w:r>
    </w:p>
    <w:p w14:paraId="3735E23F" w14:textId="77777777" w:rsidR="00E00971" w:rsidRDefault="00E00971" w:rsidP="00BA1806">
      <w:pPr>
        <w:pStyle w:val="Heading1"/>
      </w:pPr>
      <w:bookmarkStart w:id="1" w:name="_Toc41585286"/>
      <w:r>
        <w:lastRenderedPageBreak/>
        <w:t>Introduction</w:t>
      </w:r>
      <w:bookmarkEnd w:id="1"/>
    </w:p>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78F72B39" w:rsidR="00A469A0" w:rsidRPr="006C52D5" w:rsidRDefault="00A469A0" w:rsidP="00A469A0">
      <w:pPr>
        <w:rPr>
          <w:bCs/>
          <w:color w:val="7030A0"/>
        </w:rPr>
      </w:pPr>
      <w:proofErr w:type="gramStart"/>
      <w:r w:rsidRPr="006C52D5">
        <w:rPr>
          <w:bCs/>
          <w:color w:val="7030A0"/>
        </w:rPr>
        <w:t>In order to</w:t>
      </w:r>
      <w:proofErr w:type="gramEnd"/>
      <w:r w:rsidRPr="006C52D5">
        <w:rPr>
          <w:bCs/>
          <w:color w:val="7030A0"/>
        </w:rPr>
        <w:t xml:space="preserve"> demonstrate the following capabilities:</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583C9E2" w14:textId="77777777" w:rsidR="003E556E" w:rsidRDefault="00945852" w:rsidP="00570E4A">
      <w:pPr>
        <w:rPr>
          <w:noProof/>
        </w:rPr>
      </w:pPr>
      <w:r w:rsidRPr="00945852">
        <w:t>Must have note about hand and object here.</w:t>
      </w:r>
      <w:r w:rsidR="003E556E" w:rsidRPr="003E556E">
        <w:rPr>
          <w:noProof/>
        </w:rPr>
        <w:t xml:space="preserve"> </w:t>
      </w:r>
    </w:p>
    <w:p w14:paraId="382BBAD4" w14:textId="6378DDA8" w:rsidR="00945852" w:rsidRDefault="003E556E" w:rsidP="00570E4A">
      <w:pPr>
        <w:rPr>
          <w:noProof/>
        </w:rPr>
      </w:pPr>
      <w:r w:rsidRPr="003E556E">
        <w:rPr>
          <w:noProof/>
        </w:rPr>
        <w:lastRenderedPageBreak/>
        <mc:AlternateContent>
          <mc:Choice Requires="wpg">
            <w:drawing>
              <wp:inline distT="0" distB="0" distL="0" distR="0" wp14:anchorId="2EDC6EBE" wp14:editId="0FADDBB8">
                <wp:extent cx="3405775" cy="2840631"/>
                <wp:effectExtent l="0" t="19050" r="23495" b="17145"/>
                <wp:docPr id="104" name="Group 62"/>
                <wp:cNvGraphicFramePr/>
                <a:graphic xmlns:a="http://schemas.openxmlformats.org/drawingml/2006/main">
                  <a:graphicData uri="http://schemas.microsoft.com/office/word/2010/wordprocessingGroup">
                    <wpg:wgp>
                      <wpg:cNvGrpSpPr/>
                      <wpg:grpSpPr>
                        <a:xfrm>
                          <a:off x="0" y="0"/>
                          <a:ext cx="3405775" cy="2840631"/>
                          <a:chOff x="0" y="0"/>
                          <a:chExt cx="3405775" cy="2840631"/>
                        </a:xfrm>
                      </wpg:grpSpPr>
                      <wps:wsp>
                        <wps:cNvPr id="105" name="TextBox 58"/>
                        <wps:cNvSpPr txBox="1"/>
                        <wps:spPr>
                          <a:xfrm>
                            <a:off x="665864" y="2171775"/>
                            <a:ext cx="685165" cy="481965"/>
                          </a:xfrm>
                          <a:prstGeom prst="rect">
                            <a:avLst/>
                          </a:prstGeom>
                          <a:noFill/>
                        </wps:spPr>
                        <wps:txbx>
                          <w:txbxContent>
                            <w:p w14:paraId="14C84011" w14:textId="77777777" w:rsidR="000D098A" w:rsidRDefault="000D098A"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wps:txbx>
                        <wps:bodyPr wrap="square" rtlCol="0">
                          <a:spAutoFit/>
                        </wps:bodyPr>
                      </wps:wsp>
                      <wpg:grpSp>
                        <wpg:cNvPr id="106" name="Group 106"/>
                        <wpg:cNvGrpSpPr/>
                        <wpg:grpSpPr>
                          <a:xfrm>
                            <a:off x="0" y="0"/>
                            <a:ext cx="3405775" cy="2840631"/>
                            <a:chOff x="0" y="0"/>
                            <a:chExt cx="3405775" cy="2840631"/>
                          </a:xfrm>
                        </wpg:grpSpPr>
                        <wps:wsp>
                          <wps:cNvPr id="107" name="Oval 107"/>
                          <wps:cNvSpPr/>
                          <wps:spPr>
                            <a:xfrm>
                              <a:off x="124577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Oval 108"/>
                          <wps:cNvSpPr/>
                          <wps:spPr>
                            <a:xfrm>
                              <a:off x="70577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traight Arrow Connector 109"/>
                          <wps:cNvCnPr>
                            <a:cxnSpLocks/>
                          </wps:cNvCnPr>
                          <wps:spPr>
                            <a:xfrm flipV="1">
                              <a:off x="2325775" y="996956"/>
                              <a:ext cx="763675" cy="763676"/>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0" name="Straight Arrow Connector 110"/>
                          <wps:cNvCnPr>
                            <a:cxnSpLocks/>
                          </wps:cNvCnPr>
                          <wps:spPr>
                            <a:xfrm flipV="1">
                              <a:off x="1245775" y="158162"/>
                              <a:ext cx="381838" cy="381838"/>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7" name="TextBox 56"/>
                          <wps:cNvSpPr txBox="1"/>
                          <wps:spPr>
                            <a:xfrm>
                              <a:off x="1351518" y="216813"/>
                              <a:ext cx="389890" cy="481965"/>
                            </a:xfrm>
                            <a:prstGeom prst="rect">
                              <a:avLst/>
                            </a:prstGeom>
                            <a:noFill/>
                          </wps:spPr>
                          <wps:txbx>
                            <w:txbxContent>
                              <w:p w14:paraId="614E8FD6" w14:textId="77777777" w:rsidR="000D098A" w:rsidRDefault="000D098A"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wps:txbx>
                          <wps:bodyPr wrap="square" rtlCol="0">
                            <a:spAutoFit/>
                          </wps:bodyPr>
                        </wps:wsp>
                        <wps:wsp>
                          <wps:cNvPr id="118" name="TextBox 57"/>
                          <wps:cNvSpPr txBox="1"/>
                          <wps:spPr>
                            <a:xfrm>
                              <a:off x="2635299" y="1254810"/>
                              <a:ext cx="389255" cy="481965"/>
                            </a:xfrm>
                            <a:prstGeom prst="rect">
                              <a:avLst/>
                            </a:prstGeom>
                            <a:noFill/>
                          </wps:spPr>
                          <wps:txbx>
                            <w:txbxContent>
                              <w:p w14:paraId="1DF0DF68" w14:textId="77777777" w:rsidR="000D098A" w:rsidRDefault="000D098A"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wps:txbx>
                          <wps:bodyPr wrap="square" rtlCol="0">
                            <a:spAutoFit/>
                          </wps:bodyPr>
                        </wps:wsp>
                        <wps:wsp>
                          <wps:cNvPr id="119" name="TextBox 59"/>
                          <wps:cNvSpPr txBox="1"/>
                          <wps:spPr>
                            <a:xfrm>
                              <a:off x="0" y="756760"/>
                              <a:ext cx="864870" cy="481965"/>
                            </a:xfrm>
                            <a:prstGeom prst="rect">
                              <a:avLst/>
                            </a:prstGeom>
                            <a:noFill/>
                          </wps:spPr>
                          <wps:txbx>
                            <w:txbxContent>
                              <w:p w14:paraId="3CB76A61" w14:textId="77777777" w:rsidR="000D098A" w:rsidRDefault="000D098A"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wps:txbx>
                          <wps:bodyPr wrap="square" rtlCol="0">
                            <a:spAutoFit/>
                          </wps:bodyPr>
                        </wps:wsp>
                      </wpg:grpSp>
                    </wpg:wgp>
                  </a:graphicData>
                </a:graphic>
              </wp:inline>
            </w:drawing>
          </mc:Choice>
          <mc:Fallback>
            <w:pict>
              <v:group w14:anchorId="2EDC6EBE" id="Group 62" o:spid="_x0000_s1029" style="width:268.15pt;height:223.65pt;mso-position-horizontal-relative:char;mso-position-vertical-relative:line" coordsize="3405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">
                <v:shape id="TextBox 58" o:spid="_x0000_s1030" type="#_x0000_t202" style="position:absolute;left:6658;top:21717;width:6852;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14C84011" w14:textId="77777777" w:rsidR="000D098A" w:rsidRDefault="000D098A"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v:textbox>
                </v:shape>
                <v:group id="Group 106" o:spid="_x0000_s1031" style="position:absolute;width:34057;height:28406" coordsize="3405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32" style="position:absolute;left:124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" filled="f" strokecolor="black [3213]" strokeweight="2.25pt">
                    <v:stroke joinstyle="miter"/>
                  </v:oval>
                  <v:oval id="Oval 108" o:spid="_x0000_s1033" style="position:absolute;left:70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" filled="f" strokecolor="black [3213]" strokeweight="2.25pt">
                    <v:stroke joinstyle="miter"/>
                  </v:oval>
                  <v:shapetype id="_x0000_t32" coordsize="21600,21600" o:spt="32" o:oned="t" path="m,l21600,21600e" filled="f">
                    <v:path arrowok="t" fillok="f" o:connecttype="none"/>
                    <o:lock v:ext="edit" shapetype="t"/>
                  </v:shapetype>
                  <v:shape id="Straight Arrow Connector 109" o:spid="_x0000_s1034" type="#_x0000_t32" style="position:absolute;left:23257;top:9969;width:7637;height:7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" strokecolor="black [3213]" strokeweight="1.5pt">
                    <v:stroke endarrow="block" joinstyle="miter"/>
                    <o:lock v:ext="edit" shapetype="f"/>
                  </v:shape>
                  <v:shape id="Straight Arrow Connector 110" o:spid="_x0000_s1035" type="#_x0000_t32" style="position:absolute;left:12457;top:1581;width:3819;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" strokecolor="black [3213]" strokeweight="1.5pt">
                    <v:stroke endarrow="block" joinstyle="miter"/>
                    <o:lock v:ext="edit" shapetype="f"/>
                  </v:shape>
                  <v:shape id="TextBox 56" o:spid="_x0000_s1036" type="#_x0000_t202" style="position:absolute;left:13515;top:2168;width:3899;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614E8FD6" w14:textId="77777777" w:rsidR="000D098A" w:rsidRDefault="000D098A"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v:textbox>
                  </v:shape>
                  <v:shape id="TextBox 57" o:spid="_x0000_s1037" type="#_x0000_t202" style="position:absolute;left:26352;top:12548;width:3893;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1DF0DF68" w14:textId="77777777" w:rsidR="000D098A" w:rsidRDefault="000D098A"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v:textbox>
                  </v:shape>
                  <v:shape id="TextBox 59" o:spid="_x0000_s1038" type="#_x0000_t202" style="position:absolute;top:7567;width:8648;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3CB76A61" w14:textId="77777777" w:rsidR="000D098A" w:rsidRDefault="000D098A"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v:textbox>
                  </v:shape>
                </v:group>
                <w10:anchorlock/>
              </v:group>
            </w:pict>
          </mc:Fallback>
        </mc:AlternateContent>
      </w:r>
    </w:p>
    <w:p w14:paraId="233807CF" w14:textId="77777777" w:rsidR="003E556E" w:rsidRPr="00945852" w:rsidRDefault="003E556E" w:rsidP="00570E4A"/>
    <w:p w14:paraId="73B42BB8" w14:textId="77777777" w:rsidR="00E00971" w:rsidRDefault="00E00971" w:rsidP="00BA1806">
      <w:pPr>
        <w:jc w:val="left"/>
      </w:pPr>
      <w:r>
        <w:br w:type="page"/>
      </w:r>
    </w:p>
    <w:p w14:paraId="678DA33E" w14:textId="0726A2EE" w:rsidR="00A81A95" w:rsidRDefault="00A81A95" w:rsidP="00BA1806">
      <w:pPr>
        <w:pStyle w:val="Heading1"/>
      </w:pPr>
      <w:bookmarkStart w:id="2" w:name="_Toc41585287"/>
      <w:r>
        <w:lastRenderedPageBreak/>
        <w:t>Literature Review?</w:t>
      </w:r>
      <w:bookmarkEnd w:id="2"/>
    </w:p>
    <w:p w14:paraId="3C84BCDB" w14:textId="6B2B947D" w:rsidR="00A81A95" w:rsidRDefault="00A81A95" w:rsidP="00A81A95"/>
    <w:p w14:paraId="01EC6BB0" w14:textId="65EBDE2E" w:rsidR="00A81A95" w:rsidRDefault="00A81A95" w:rsidP="00A81A95"/>
    <w:p w14:paraId="24B7811A" w14:textId="2EE08CA0" w:rsidR="00A81A95" w:rsidRDefault="00A81A95"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3" w:name="_Toc41585288"/>
      <w:r>
        <w:lastRenderedPageBreak/>
        <w:t>Modelling and Simulation</w:t>
      </w:r>
      <w:bookmarkEnd w:id="3"/>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4" w:name="_Toc41585289"/>
      <w:r>
        <w:t>Euler-Lagrange Method</w:t>
      </w:r>
      <w:bookmarkEnd w:id="4"/>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7BF98A9B"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3166EE">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3166EE">
        <w:rPr>
          <w:noProof/>
        </w:rPr>
        <w:t>[1]</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5" w:name="NumberRef7055475116"/>
        <w:tc>
          <w:tcPr>
            <w:tcW w:w="720" w:type="dxa"/>
            <w:shd w:val="clear" w:color="auto" w:fill="auto"/>
            <w:vAlign w:val="center"/>
          </w:tcPr>
          <w:p w14:paraId="37B04F0B" w14:textId="01A3F19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w:instrText>
              </w:r>
            </w:fldSimple>
            <w:r>
              <w:instrText>)</w:instrText>
            </w:r>
            <w:r>
              <w:fldChar w:fldCharType="end"/>
            </w:r>
            <w:bookmarkEnd w:id="5"/>
          </w:p>
        </w:tc>
      </w:tr>
    </w:tbl>
    <w:p w14:paraId="63F0FDF0" w14:textId="482045A6"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3166EE">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3166EE">
        <w:rPr>
          <w:rFonts w:eastAsiaTheme="minorEastAsia"/>
          <w:iCs/>
          <w:noProof/>
        </w:rPr>
        <w:t>[2]</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317968"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6" w:name="NumberRef5334240198"/>
        <w:tc>
          <w:tcPr>
            <w:tcW w:w="720" w:type="dxa"/>
            <w:shd w:val="clear" w:color="auto" w:fill="auto"/>
            <w:vAlign w:val="center"/>
          </w:tcPr>
          <w:p w14:paraId="21223F85" w14:textId="6D957D6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w:instrText>
              </w:r>
            </w:fldSimple>
            <w:r>
              <w:instrText>)</w:instrText>
            </w:r>
            <w:r>
              <w:fldChar w:fldCharType="end"/>
            </w:r>
            <w:bookmarkEnd w:id="6"/>
          </w:p>
        </w:tc>
      </w:tr>
    </w:tbl>
    <w:p w14:paraId="03234053" w14:textId="78D2009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7" w:name="NumberRef5795186162"/>
        <w:tc>
          <w:tcPr>
            <w:tcW w:w="720" w:type="dxa"/>
            <w:shd w:val="clear" w:color="auto" w:fill="auto"/>
            <w:vAlign w:val="center"/>
          </w:tcPr>
          <w:p w14:paraId="1DEFCF40" w14:textId="4A1999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3</w:instrText>
              </w:r>
            </w:fldSimple>
            <w:r>
              <w:instrText>)</w:instrText>
            </w:r>
            <w:r>
              <w:fldChar w:fldCharType="end"/>
            </w:r>
            <w:bookmarkEnd w:id="7"/>
          </w:p>
        </w:tc>
      </w:tr>
    </w:tbl>
    <w:p w14:paraId="36B00F10" w14:textId="2DE9E916"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317968"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8" w:name="NumberRef2895624638"/>
        <w:tc>
          <w:tcPr>
            <w:tcW w:w="720" w:type="dxa"/>
            <w:shd w:val="clear" w:color="auto" w:fill="auto"/>
            <w:vAlign w:val="center"/>
          </w:tcPr>
          <w:p w14:paraId="225CC8C1" w14:textId="20AA96B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4</w:instrText>
              </w:r>
            </w:fldSimple>
            <w:r>
              <w:instrText>)</w:instrText>
            </w:r>
            <w:r>
              <w:fldChar w:fldCharType="end"/>
            </w:r>
            <w:bookmarkEnd w:id="8"/>
          </w:p>
        </w:tc>
      </w:tr>
    </w:tbl>
    <w:p w14:paraId="1F6D4FDE" w14:textId="45698359" w:rsidR="00A81A95" w:rsidRDefault="007B014F" w:rsidP="00A81A95">
      <w:r>
        <w:lastRenderedPageBreak/>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DB6C5A">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DB6C5A">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DB6C5A">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DB6C5A">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317968"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5C7D845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F436BB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6</w:instrText>
              </w:r>
            </w:fldSimple>
            <w:r>
              <w:instrText>)</w:instrText>
            </w:r>
            <w:r>
              <w:fldChar w:fldCharType="end"/>
            </w:r>
          </w:p>
        </w:tc>
      </w:tr>
    </w:tbl>
    <w:p w14:paraId="41938750" w14:textId="61755645" w:rsidR="007B014F" w:rsidRPr="007B014F" w:rsidRDefault="00317968"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0A47F5F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7</w:instrText>
              </w:r>
            </w:fldSimple>
            <w:r>
              <w:instrText>)</w:instrText>
            </w:r>
            <w:r>
              <w:fldChar w:fldCharType="end"/>
            </w:r>
          </w:p>
        </w:tc>
      </w:tr>
    </w:tbl>
    <w:p w14:paraId="67BC8DBF" w14:textId="0B390BDB" w:rsidR="00DC7361" w:rsidRDefault="00DC7361" w:rsidP="00DC7361">
      <w:r>
        <w:t xml:space="preserve">A model of this form for the DoD system is developed in </w:t>
      </w:r>
      <w:r>
        <w:fldChar w:fldCharType="begin"/>
      </w:r>
      <w:r>
        <w:instrText xml:space="preserve"> REF _Ref40724855 \r \h </w:instrText>
      </w:r>
      <w:r>
        <w:fldChar w:fldCharType="separate"/>
      </w:r>
      <w:r w:rsidR="00DB6C5A">
        <w:t>4.2</w:t>
      </w:r>
      <w:r>
        <w:fldChar w:fldCharType="end"/>
      </w:r>
      <w:r>
        <w:t>.</w:t>
      </w:r>
    </w:p>
    <w:p w14:paraId="44E63C2A" w14:textId="79B9CB63" w:rsidR="007B014F" w:rsidRDefault="00DC7361" w:rsidP="00DC7361">
      <w:pPr>
        <w:pStyle w:val="Heading2"/>
      </w:pPr>
      <w:bookmarkStart w:id="9" w:name="_Ref40724855"/>
      <w:bookmarkStart w:id="10" w:name="_Toc41585290"/>
      <w:r>
        <w:t>The Disk-on-Disk System</w:t>
      </w:r>
      <w:bookmarkEnd w:id="9"/>
      <w:bookmarkEnd w:id="10"/>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52040090"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6C5A">
        <w:t xml:space="preserve">Figure </w:t>
      </w:r>
      <w:r w:rsidR="00DB6C5A">
        <w:rPr>
          <w:noProof/>
        </w:rPr>
        <w:t>1</w:t>
      </w:r>
      <w:r w:rsidR="00DB55B6">
        <w:fldChar w:fldCharType="end"/>
      </w:r>
      <w:r w:rsidR="00DB55B6">
        <w:t xml:space="preserve"> shows the layout of the DoD system.</w:t>
      </w:r>
    </w:p>
    <w:p w14:paraId="3108757E" w14:textId="42C53848" w:rsidR="00DB55B6" w:rsidRDefault="0021496D" w:rsidP="00DB55B6">
      <w:pPr>
        <w:keepNext/>
        <w:jc w:val="center"/>
      </w:pPr>
      <w:r w:rsidRPr="0021496D">
        <w:rPr>
          <w:noProof/>
        </w:rPr>
        <mc:AlternateContent>
          <mc:Choice Requires="wpg">
            <w:drawing>
              <wp:inline distT="0" distB="0" distL="0" distR="0" wp14:anchorId="230CF182" wp14:editId="0640E895">
                <wp:extent cx="3604727" cy="2840631"/>
                <wp:effectExtent l="0" t="19050" r="0" b="17145"/>
                <wp:docPr id="1" name="Group 4"/>
                <wp:cNvGraphicFramePr/>
                <a:graphic xmlns:a="http://schemas.openxmlformats.org/drawingml/2006/main">
                  <a:graphicData uri="http://schemas.microsoft.com/office/word/2010/wordprocessingGroup">
                    <wpg:wgp>
                      <wpg:cNvGrpSpPr/>
                      <wpg:grpSpPr>
                        <a:xfrm>
                          <a:off x="0" y="0"/>
                          <a:ext cx="3604727" cy="2840631"/>
                          <a:chOff x="0" y="0"/>
                          <a:chExt cx="3604727" cy="2840631"/>
                        </a:xfrm>
                      </wpg:grpSpPr>
                      <wpg:grpSp>
                        <wpg:cNvPr id="4" name="Group 4"/>
                        <wpg:cNvGrpSpPr/>
                        <wpg:grpSpPr>
                          <a:xfrm>
                            <a:off x="0" y="0"/>
                            <a:ext cx="3604727" cy="2840631"/>
                            <a:chOff x="0" y="0"/>
                            <a:chExt cx="3604727" cy="2840631"/>
                          </a:xfrm>
                        </wpg:grpSpPr>
                        <wpg:grpSp>
                          <wpg:cNvPr id="5" name="Group 5"/>
                          <wpg:cNvGrpSpPr/>
                          <wpg:grpSpPr>
                            <a:xfrm>
                              <a:off x="515715" y="0"/>
                              <a:ext cx="2700000" cy="2840631"/>
                              <a:chOff x="515715" y="0"/>
                              <a:chExt cx="2700000" cy="2840631"/>
                            </a:xfrm>
                          </wpg:grpSpPr>
                          <wps:wsp>
                            <wps:cNvPr id="6" name="Oval 6"/>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Oval 7"/>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Straight Connector 8"/>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0" name="Straight Arrow Connector 10"/>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 name="Straight Arrow Connector 11"/>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 name="Straight Arrow Connector 12"/>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3" name="Straight Connector 13"/>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5" name="Straight Arrow Connector 15"/>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6" name="Arc 16"/>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7" name="Straight Connector 17"/>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 name="Arc 18"/>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9" name="Arc 19"/>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0" name="Arc 20"/>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1" name="TextBox 62"/>
                            <wps:cNvSpPr txBox="1"/>
                            <wps:spPr>
                              <a:xfrm>
                                <a:off x="2695128" y="1677256"/>
                                <a:ext cx="297815" cy="450215"/>
                              </a:xfrm>
                              <a:prstGeom prst="rect">
                                <a:avLst/>
                              </a:prstGeom>
                              <a:noFill/>
                            </wps:spPr>
                            <wps:txbx>
                              <w:txbxContent>
                                <w:p w14:paraId="02718ABD"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22" name="TextBox 63"/>
                            <wps:cNvSpPr txBox="1"/>
                            <wps:spPr>
                              <a:xfrm>
                                <a:off x="2084051" y="783725"/>
                                <a:ext cx="300355" cy="450215"/>
                              </a:xfrm>
                              <a:prstGeom prst="rect">
                                <a:avLst/>
                              </a:prstGeom>
                              <a:noFill/>
                            </wps:spPr>
                            <wps:txbx>
                              <w:txbxContent>
                                <w:p w14:paraId="58E425BD"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23" name="TextBox 65"/>
                            <wps:cNvSpPr txBox="1"/>
                            <wps:spPr>
                              <a:xfrm>
                                <a:off x="1684975" y="1438100"/>
                                <a:ext cx="389255" cy="417830"/>
                              </a:xfrm>
                              <a:prstGeom prst="rect">
                                <a:avLst/>
                              </a:prstGeom>
                              <a:noFill/>
                            </wps:spPr>
                            <wps:txbx>
                              <w:txbxContent>
                                <w:p w14:paraId="43889C87"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24" name="TextBox 66"/>
                            <wps:cNvSpPr txBox="1"/>
                            <wps:spPr>
                              <a:xfrm>
                                <a:off x="1620728" y="1053234"/>
                                <a:ext cx="389890" cy="417830"/>
                              </a:xfrm>
                              <a:prstGeom prst="rect">
                                <a:avLst/>
                              </a:prstGeom>
                              <a:noFill/>
                            </wps:spPr>
                            <wps:txbx>
                              <w:txbxContent>
                                <w:p w14:paraId="6AE9C1DB"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25" name="TextBox 67"/>
                            <wps:cNvSpPr txBox="1"/>
                            <wps:spPr>
                              <a:xfrm>
                                <a:off x="1835970" y="991814"/>
                                <a:ext cx="389890" cy="417830"/>
                              </a:xfrm>
                              <a:prstGeom prst="rect">
                                <a:avLst/>
                              </a:prstGeom>
                              <a:noFill/>
                            </wps:spPr>
                            <wps:txbx>
                              <w:txbxContent>
                                <w:p w14:paraId="24BECE18"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26" name="TextBox 68"/>
                            <wps:cNvSpPr txBox="1"/>
                            <wps:spPr>
                              <a:xfrm>
                                <a:off x="603373" y="271662"/>
                                <a:ext cx="389255" cy="417830"/>
                              </a:xfrm>
                              <a:prstGeom prst="rect">
                                <a:avLst/>
                              </a:prstGeom>
                              <a:noFill/>
                            </wps:spPr>
                            <wps:txbx>
                              <w:txbxContent>
                                <w:p w14:paraId="46F538F9"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27" name="TextBox 72"/>
                            <wps:cNvSpPr txBox="1"/>
                            <wps:spPr>
                              <a:xfrm>
                                <a:off x="1879125" y="1722065"/>
                                <a:ext cx="330835" cy="481965"/>
                              </a:xfrm>
                              <a:prstGeom prst="rect">
                                <a:avLst/>
                              </a:prstGeom>
                              <a:noFill/>
                            </wps:spPr>
                            <wps:txbx>
                              <w:txbxContent>
                                <w:p w14:paraId="48978285"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28" name="Straight Arrow Connector 28"/>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9" name="TextBox 75"/>
                          <wps:cNvSpPr txBox="1"/>
                          <wps:spPr>
                            <a:xfrm>
                              <a:off x="1092345" y="21366"/>
                              <a:ext cx="408940" cy="386080"/>
                            </a:xfrm>
                            <a:prstGeom prst="rect">
                              <a:avLst/>
                            </a:prstGeom>
                            <a:noFill/>
                          </wps:spPr>
                          <wps:txbx>
                            <w:txbxContent>
                              <w:p w14:paraId="77770EE4"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30" name="Straight Arrow Connector 30"/>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1" name="TextBox 79"/>
                          <wps:cNvSpPr txBox="1"/>
                          <wps:spPr>
                            <a:xfrm>
                              <a:off x="2481882" y="901938"/>
                              <a:ext cx="408940" cy="386080"/>
                            </a:xfrm>
                            <a:prstGeom prst="rect">
                              <a:avLst/>
                            </a:prstGeom>
                            <a:noFill/>
                          </wps:spPr>
                          <wps:txbx>
                            <w:txbxContent>
                              <w:p w14:paraId="2D833438"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32" name="Rectangle 32"/>
                          <wps:cNvSpPr/>
                          <wps:spPr>
                            <a:xfrm>
                              <a:off x="0" y="754317"/>
                              <a:ext cx="664210" cy="417830"/>
                            </a:xfrm>
                            <a:prstGeom prst="rect">
                              <a:avLst/>
                            </a:prstGeom>
                          </wps:spPr>
                          <wps:txbx>
                            <w:txbxContent>
                              <w:p w14:paraId="1D7717B2"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33" name="Rectangle 33"/>
                          <wps:cNvSpPr/>
                          <wps:spPr>
                            <a:xfrm>
                              <a:off x="2930992" y="2308364"/>
                              <a:ext cx="673735" cy="417830"/>
                            </a:xfrm>
                            <a:prstGeom prst="rect">
                              <a:avLst/>
                            </a:prstGeom>
                          </wps:spPr>
                          <wps:txbx>
                            <w:txbxContent>
                              <w:p w14:paraId="7CD4C8D9"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34" name="Straight Arrow Connector 34"/>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5" name="TextBox 34"/>
                        <wps:cNvSpPr txBox="1"/>
                        <wps:spPr>
                          <a:xfrm>
                            <a:off x="2368172" y="119094"/>
                            <a:ext cx="408940" cy="369570"/>
                          </a:xfrm>
                          <a:prstGeom prst="rect">
                            <a:avLst/>
                          </a:prstGeom>
                          <a:noFill/>
                        </wps:spPr>
                        <wps:txbx>
                          <w:txbxContent>
                            <w:p w14:paraId="0A2A2E16"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wgp>
                  </a:graphicData>
                </a:graphic>
              </wp:inline>
            </w:drawing>
          </mc:Choice>
          <mc:Fallback>
            <w:pict>
              <v:group w14:anchorId="230CF182" id="Group 4" o:spid="_x0000_s1039" style="width:283.85pt;height:223.65pt;mso-position-horizontal-relative:char;mso-position-vertical-relative:line" coordsize="3604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">
                <v:group id="_x0000_s1040"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41"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6" o:spid="_x0000_s1042"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" filled="f" strokecolor="black [3213]" strokeweight="2.25pt">
                      <v:stroke joinstyle="miter"/>
                    </v:oval>
                    <v:oval id="Oval 7" o:spid="_x0000_s1043"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" filled="f" strokecolor="black [3213]" strokeweight="2.25pt">
                      <v:stroke joinstyle="miter"/>
                    </v:oval>
                    <v:line id="Straight Connector 8" o:spid="_x0000_s1044"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" strokecolor="black [3213]" strokeweight="1pt">
                      <v:stroke dashstyle="dash" joinstyle="miter"/>
                      <o:lock v:ext="edit" shapetype="f"/>
                    </v:line>
                    <v:shape id="Straight Arrow Connector 9" o:spid="_x0000_s1045"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o:lock v:ext="edit" shapetype="f"/>
                    </v:shape>
                    <v:shape id="Straight Arrow Connector 10" o:spid="_x0000_s1046"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" strokecolor="black [3213]" strokeweight="1.5pt">
                      <v:stroke endarrow="block" joinstyle="miter"/>
                      <o:lock v:ext="edit" shapetype="f"/>
                    </v:shape>
                    <v:shape id="Straight Arrow Connector 11" o:spid="_x0000_s1047"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" strokecolor="black [3213]" strokeweight="1.5pt">
                      <v:stroke endarrow="block" joinstyle="miter"/>
                      <o:lock v:ext="edit" shapetype="f"/>
                    </v:shape>
                    <v:shape id="Straight Arrow Connector 12" o:spid="_x0000_s1048"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" strokecolor="black [3213]" strokeweight="1.5pt">
                      <v:stroke endarrow="block" joinstyle="miter"/>
                      <o:lock v:ext="edit" shapetype="f"/>
                    </v:shape>
                    <v:line id="Straight Connector 13" o:spid="_x0000_s1049"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" strokecolor="black [3213]" strokeweight="1pt">
                      <v:stroke dashstyle="dash" joinstyle="miter"/>
                      <o:lock v:ext="edit" shapetype="f"/>
                    </v:line>
                    <v:shape id="Straight Arrow Connector 14" o:spid="_x0000_s1050"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" strokecolor="black [3213]" strokeweight="1.5pt">
                      <v:stroke endarrow="block" joinstyle="miter"/>
                      <o:lock v:ext="edit" shapetype="f"/>
                    </v:shape>
                    <v:shape id="Straight Arrow Connector 15" o:spid="_x0000_s1051"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" strokecolor="black [3213]" strokeweight="1.5pt">
                      <v:stroke endarrow="block" joinstyle="miter"/>
                      <o:lock v:ext="edit" shapetype="f"/>
                    </v:shape>
                    <v:shape id="Arc 16" o:spid="_x0000_s1052"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17" o:spid="_x0000_s1053"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" strokecolor="black [3213]" strokeweight="1pt">
                      <v:stroke dashstyle="dash" joinstyle="miter"/>
                      <o:lock v:ext="edit" shapetype="f"/>
                    </v:line>
                    <v:shape id="Arc 18" o:spid="_x0000_s1054"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19" o:spid="_x0000_s1055"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20" o:spid="_x0000_s1056"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57" type="#_x0000_t202" style="position:absolute;left:26951;top:16772;width:2978;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02718ABD"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58" type="#_x0000_t202" style="position:absolute;left:20840;top:7837;width:3004;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58E425BD"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9" type="#_x0000_t202" style="position:absolute;left:16849;top:14381;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43889C87"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60" type="#_x0000_t202" style="position:absolute;left:16207;top:10532;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6AE9C1DB"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61" type="#_x0000_t202" style="position:absolute;left:18359;top:9918;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24BECE18"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62" type="#_x0000_t202" style="position:absolute;left:6033;top:2716;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6F538F9"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63" type="#_x0000_t202" style="position:absolute;left:18791;top:17220;width:3308;height:48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48978285"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28" o:spid="_x0000_s1064"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" strokecolor="black [3213]">
                    <v:stroke endarrow="block" joinstyle="miter"/>
                    <o:lock v:ext="edit" shapetype="f"/>
                  </v:shape>
                  <v:shape id="TextBox 75" o:spid="_x0000_s1065" type="#_x0000_t202" style="position:absolute;left:10923;top:213;width:408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77770EE4"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30" o:spid="_x0000_s1066"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" strokecolor="black [3213]">
                    <v:stroke endarrow="block" joinstyle="miter"/>
                    <o:lock v:ext="edit" shapetype="f"/>
                  </v:shape>
                  <v:shape id="TextBox 79" o:spid="_x0000_s1067" type="#_x0000_t202" style="position:absolute;left:24818;top:9019;width:409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D833438"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32" o:spid="_x0000_s1068" style="position:absolute;top:7543;width:6642;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" filled="f" stroked="f">
                    <v:textbox style="mso-fit-shape-to-text:t">
                      <w:txbxContent>
                        <w:p w14:paraId="1D7717B2"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33" o:spid="_x0000_s1069" style="position:absolute;left:29309;top:23083;width:6738;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" filled="f" stroked="f">
                    <v:textbox style="mso-fit-shape-to-text:t">
                      <w:txbxContent>
                        <w:p w14:paraId="7CD4C8D9" w14:textId="77777777" w:rsidR="000D098A" w:rsidRDefault="000D098A"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34" o:spid="_x0000_s1070"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" strokecolor="black [3213]" strokeweight="1.5pt">
                  <v:stroke endarrow="block" joinstyle="miter"/>
                  <o:lock v:ext="edit" shapetype="f"/>
                </v:shape>
                <v:shape id="TextBox 34" o:spid="_x0000_s1071" type="#_x0000_t202" style="position:absolute;left:23681;top:1190;width:4090;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0A2A2E16" w14:textId="77777777" w:rsidR="000D098A" w:rsidRDefault="000D098A" w:rsidP="0021496D">
                        <w:pPr>
                          <w:rPr>
                            <w:sz w:val="24"/>
                            <w:szCs w:val="24"/>
                          </w:rPr>
                        </w:pPr>
                        <m:oMathPara>
                          <m:oMathParaPr>
                            <m:jc m:val="centerGroup"/>
                          </m:oMathParaPr>
                          <m:oMath>
                            <m:r>
                              <w:rPr>
                                <w:rFonts w:ascii="Cambria Math" w:hAnsi="Cambria Math"/>
                                <w:color w:val="000000" w:themeColor="text1"/>
                                <w:kern w:val="24"/>
                              </w:rPr>
                              <m:t>g</m:t>
                            </m:r>
                          </m:oMath>
                        </m:oMathPara>
                      </w:p>
                    </w:txbxContent>
                  </v:textbox>
                </v:shape>
                <w10:anchorlock/>
              </v:group>
            </w:pict>
          </mc:Fallback>
        </mc:AlternateContent>
      </w:r>
    </w:p>
    <w:p w14:paraId="27F1E374" w14:textId="5FE63E9D" w:rsidR="00DB55B6" w:rsidRDefault="00DB55B6" w:rsidP="00DB55B6">
      <w:pPr>
        <w:pStyle w:val="Caption"/>
        <w:jc w:val="center"/>
      </w:pPr>
      <w:bookmarkStart w:id="11" w:name="_Ref40725758"/>
      <w:r>
        <w:t xml:space="preserve">Figure </w:t>
      </w:r>
      <w:r w:rsidR="00317968">
        <w:fldChar w:fldCharType="begin"/>
      </w:r>
      <w:r w:rsidR="00317968">
        <w:instrText xml:space="preserve"> SEQ Figure \* ARABIC </w:instrText>
      </w:r>
      <w:r w:rsidR="00317968">
        <w:fldChar w:fldCharType="separate"/>
      </w:r>
      <w:r w:rsidR="00DB6C5A">
        <w:rPr>
          <w:noProof/>
        </w:rPr>
        <w:t>1</w:t>
      </w:r>
      <w:r w:rsidR="00317968">
        <w:rPr>
          <w:noProof/>
        </w:rPr>
        <w:fldChar w:fldCharType="end"/>
      </w:r>
      <w:bookmarkEnd w:id="11"/>
      <w:r>
        <w:t>. Layout of ideal DoD system.</w:t>
      </w:r>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lastRenderedPageBreak/>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5B9D990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A91308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026E06D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5B9C7A2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317968"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3D8FF2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317968"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251DAEF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317968"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2C60130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317968"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3C45F02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0316639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6</w:instrText>
              </w:r>
            </w:fldSimple>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497EEAA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01D1E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488DAD1B"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lastRenderedPageBreak/>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317968"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12" w:name="NumberRef7747400999"/>
        <w:bookmarkStart w:id="13" w:name="NumberRef140176415"/>
        <w:tc>
          <w:tcPr>
            <w:tcW w:w="720" w:type="dxa"/>
            <w:shd w:val="clear" w:color="auto" w:fill="auto"/>
            <w:vAlign w:val="center"/>
          </w:tcPr>
          <w:p w14:paraId="73AA4FBD" w14:textId="636E73A9"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0</w:instrText>
              </w:r>
            </w:fldSimple>
            <w:r>
              <w:instrText>)</w:instrText>
            </w:r>
            <w:r>
              <w:fldChar w:fldCharType="end"/>
            </w:r>
            <w:bookmarkEnd w:id="12"/>
            <w:bookmarkEnd w:id="13"/>
          </w:p>
        </w:tc>
      </w:tr>
    </w:tbl>
    <w:p w14:paraId="05998646" w14:textId="2B85E5A2" w:rsidR="005C15D3" w:rsidRDefault="0080568F" w:rsidP="00D87DC3">
      <w:pPr>
        <w:pStyle w:val="Heading2"/>
      </w:pPr>
      <w:bookmarkStart w:id="14" w:name="_Toc41585291"/>
      <w:r>
        <w:t>Simulation</w:t>
      </w:r>
      <w:bookmarkEnd w:id="14"/>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317968"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2D1738BE"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DB6C5A">
                <w:rPr>
                  <w:noProof/>
                </w:rPr>
                <w:instrText>21</w:instrText>
              </w:r>
            </w:fldSimple>
            <w:r>
              <w:instrText>)</w:instrText>
            </w:r>
            <w:r>
              <w:fldChar w:fldCharType="end"/>
            </w:r>
          </w:p>
        </w:tc>
      </w:tr>
    </w:tbl>
    <w:p w14:paraId="3F7D5FFE" w14:textId="3E48EB46"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DB6C5A">
        <w:t xml:space="preserve">Figure </w:t>
      </w:r>
      <w:r w:rsidR="00DB6C5A">
        <w:rPr>
          <w:noProof/>
        </w:rPr>
        <w:t>2</w:t>
      </w:r>
      <w:r>
        <w:fldChar w:fldCharType="end"/>
      </w:r>
      <w:r>
        <w:t xml:space="preserve"> below.</w:t>
      </w:r>
    </w:p>
    <w:p w14:paraId="5FD8E84B" w14:textId="77777777" w:rsidR="00D35F18" w:rsidRDefault="00A75581" w:rsidP="00D35F18">
      <w:pPr>
        <w:keepNext/>
      </w:pPr>
      <w:r w:rsidRPr="00A75581">
        <w:rPr>
          <w:noProof/>
        </w:rPr>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04FEE307" w:rsidR="00A75581" w:rsidRDefault="00D35F18" w:rsidP="00D35F18">
      <w:pPr>
        <w:pStyle w:val="Caption"/>
        <w:jc w:val="center"/>
      </w:pPr>
      <w:bookmarkStart w:id="15" w:name="_Ref40993406"/>
      <w:r>
        <w:t xml:space="preserve">Figure </w:t>
      </w:r>
      <w:r w:rsidR="00317968">
        <w:fldChar w:fldCharType="begin"/>
      </w:r>
      <w:r w:rsidR="00317968">
        <w:instrText xml:space="preserve"> SEQ Figure \* ARABIC </w:instrText>
      </w:r>
      <w:r w:rsidR="00317968">
        <w:fldChar w:fldCharType="separate"/>
      </w:r>
      <w:r w:rsidR="00DB6C5A">
        <w:rPr>
          <w:noProof/>
        </w:rPr>
        <w:t>2</w:t>
      </w:r>
      <w:r w:rsidR="00317968">
        <w:rPr>
          <w:noProof/>
        </w:rPr>
        <w:fldChar w:fldCharType="end"/>
      </w:r>
      <w:bookmarkEnd w:id="15"/>
      <w:r>
        <w:t>. Layout of Simulink model.</w:t>
      </w:r>
    </w:p>
    <w:p w14:paraId="20ED0C68" w14:textId="2A81F495"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DB6C5A">
        <w:t xml:space="preserve">Figure </w:t>
      </w:r>
      <w:r w:rsidR="00DB6C5A">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lastRenderedPageBreak/>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36D2C56D" w:rsidR="00A75581" w:rsidRDefault="004C088F" w:rsidP="004C088F">
      <w:pPr>
        <w:pStyle w:val="Caption"/>
        <w:jc w:val="center"/>
      </w:pPr>
      <w:bookmarkStart w:id="16" w:name="_Ref40994266"/>
      <w:r>
        <w:t xml:space="preserve">Figure </w:t>
      </w:r>
      <w:r w:rsidR="00317968">
        <w:fldChar w:fldCharType="begin"/>
      </w:r>
      <w:r w:rsidR="00317968">
        <w:instrText xml:space="preserve"> SEQ Figure \* ARABIC </w:instrText>
      </w:r>
      <w:r w:rsidR="00317968">
        <w:fldChar w:fldCharType="separate"/>
      </w:r>
      <w:r w:rsidR="00DB6C5A">
        <w:rPr>
          <w:noProof/>
        </w:rPr>
        <w:t>3</w:t>
      </w:r>
      <w:r w:rsidR="00317968">
        <w:rPr>
          <w:noProof/>
        </w:rPr>
        <w:fldChar w:fldCharType="end"/>
      </w:r>
      <w:bookmarkEnd w:id="16"/>
      <w:r>
        <w:t>. Plots of hand and object angle and angular velocity.</w:t>
      </w:r>
    </w:p>
    <w:p w14:paraId="4573028D" w14:textId="67647A1F" w:rsidR="00881F61" w:rsidRDefault="00881F61" w:rsidP="00881F61">
      <w:pPr>
        <w:pStyle w:val="Heading1"/>
      </w:pPr>
      <w:bookmarkStart w:id="17" w:name="_Toc41585292"/>
      <w:r>
        <w:t>Control</w:t>
      </w:r>
      <w:bookmarkEnd w:id="17"/>
    </w:p>
    <w:p w14:paraId="14ADEE7A" w14:textId="654C88F2"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3166EE">
        <w:instrText xml:space="preserve"> ADDIN EN.CITE &lt;EndNote&gt;&lt;Cite&gt;&lt;Author&gt;Franklin&lt;/Author&gt;&lt;Year&gt;1998&lt;/Year&gt;&lt;RecNum&gt;7&lt;/RecNum&gt;&lt;DisplayText&gt;[3]&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3166EE">
        <w:rPr>
          <w:noProof/>
        </w:rPr>
        <w:t>[3]</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18" w:name="_Toc41585293"/>
      <w:r>
        <w:t>Controller design</w:t>
      </w:r>
      <w:bookmarkEnd w:id="18"/>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317968"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9" w:name="NumberRef7607235909"/>
        <w:bookmarkStart w:id="20" w:name="NumberRef8144900203"/>
        <w:tc>
          <w:tcPr>
            <w:tcW w:w="720" w:type="dxa"/>
            <w:shd w:val="clear" w:color="auto" w:fill="auto"/>
            <w:vAlign w:val="center"/>
          </w:tcPr>
          <w:p w14:paraId="46AE3FF3" w14:textId="1E13D8A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2</w:instrText>
              </w:r>
            </w:fldSimple>
            <w:r>
              <w:instrText>)</w:instrText>
            </w:r>
            <w:r>
              <w:fldChar w:fldCharType="end"/>
            </w:r>
            <w:bookmarkEnd w:id="19"/>
            <w:bookmarkEnd w:id="20"/>
          </w:p>
        </w:tc>
      </w:tr>
      <w:tr w:rsidR="003166EE" w14:paraId="6B951965" w14:textId="77777777" w:rsidTr="003166EE">
        <w:tc>
          <w:tcPr>
            <w:tcW w:w="9022" w:type="dxa"/>
            <w:shd w:val="clear" w:color="auto" w:fill="auto"/>
            <w:vAlign w:val="center"/>
          </w:tcPr>
          <w:p w14:paraId="07B86D9E" w14:textId="3217780A" w:rsidR="003166EE" w:rsidRDefault="00317968"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1" w:name="NumberRef7090379000"/>
        <w:tc>
          <w:tcPr>
            <w:tcW w:w="720" w:type="dxa"/>
            <w:shd w:val="clear" w:color="auto" w:fill="auto"/>
            <w:vAlign w:val="center"/>
          </w:tcPr>
          <w:p w14:paraId="49520BA2" w14:textId="5B9BD867"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3</w:instrText>
              </w:r>
            </w:fldSimple>
            <w:r>
              <w:instrText>)</w:instrText>
            </w:r>
            <w:r>
              <w:fldChar w:fldCharType="end"/>
            </w:r>
            <w:bookmarkEnd w:id="21"/>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317968"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42A8D605"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w:lastRenderedPageBreak/>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2" w:name="NumberRef3019480109"/>
        <w:tc>
          <w:tcPr>
            <w:tcW w:w="720" w:type="dxa"/>
            <w:shd w:val="clear" w:color="auto" w:fill="auto"/>
            <w:vAlign w:val="center"/>
          </w:tcPr>
          <w:p w14:paraId="237B2D79" w14:textId="38B35BF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5</w:instrText>
              </w:r>
            </w:fldSimple>
            <w:r>
              <w:instrText>)</w:instrText>
            </w:r>
            <w:r>
              <w:fldChar w:fldCharType="end"/>
            </w:r>
            <w:bookmarkEnd w:id="22"/>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7D42D2AF" w14:textId="5D35B5C9"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DB6C5A">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4C09ADD1"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7122ADE6"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7</w:instrText>
              </w:r>
            </w:fldSimple>
            <w:r>
              <w:instrText>)</w:instrText>
            </w:r>
            <w:r>
              <w:fldChar w:fldCharType="end"/>
            </w:r>
          </w:p>
        </w:tc>
      </w:tr>
    </w:tbl>
    <w:p w14:paraId="48BA44C3" w14:textId="2859EDFA"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313FB120"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DB6C5A">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DB6C5A">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317968"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23" w:name="NumberRef453527570"/>
        <w:tc>
          <w:tcPr>
            <w:tcW w:w="720" w:type="dxa"/>
            <w:shd w:val="clear" w:color="auto" w:fill="auto"/>
            <w:vAlign w:val="center"/>
          </w:tcPr>
          <w:p w14:paraId="348394BB" w14:textId="7D4C0EB4"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DB6C5A">
                <w:rPr>
                  <w:noProof/>
                </w:rPr>
                <w:instrText>28</w:instrText>
              </w:r>
            </w:fldSimple>
            <w:r>
              <w:instrText>)</w:instrText>
            </w:r>
            <w:r>
              <w:fldChar w:fldCharType="end"/>
            </w:r>
            <w:bookmarkEnd w:id="23"/>
          </w:p>
        </w:tc>
      </w:tr>
    </w:tbl>
    <w:p w14:paraId="62E6ED4B" w14:textId="6FBB7BA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DB6C5A">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317968"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42883DF2"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DB6C5A">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317968"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0F3064DB"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317968"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62E9D039"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531D0EAA"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317968"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299A12D1"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317968"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231D925F"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317968"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119BEFB8"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5</w:instrText>
              </w:r>
            </w:fldSimple>
            <w:r>
              <w:instrText>)</w:instrText>
            </w:r>
            <w:r>
              <w:fldChar w:fldCharType="end"/>
            </w:r>
          </w:p>
        </w:tc>
      </w:tr>
    </w:tbl>
    <w:p w14:paraId="485AF3E5" w14:textId="5DEE2D03"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DB6C5A">
        <w:t xml:space="preserve">Figure </w:t>
      </w:r>
      <w:r w:rsidR="00DB6C5A">
        <w:rPr>
          <w:noProof/>
        </w:rPr>
        <w:t>4</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706A32">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706A32">
        <w:rPr>
          <w:rFonts w:eastAsiaTheme="minorEastAsia"/>
          <w:noProof/>
        </w:rPr>
        <w:t>[4]</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964" cy="1622546"/>
                    </a:xfrm>
                    <a:prstGeom prst="rect">
                      <a:avLst/>
                    </a:prstGeom>
                  </pic:spPr>
                </pic:pic>
              </a:graphicData>
            </a:graphic>
          </wp:inline>
        </w:drawing>
      </w:r>
    </w:p>
    <w:p w14:paraId="7ACEF248" w14:textId="2E3A422B" w:rsidR="00D87DC3" w:rsidRPr="00D87DC3" w:rsidRDefault="00706A32" w:rsidP="00706A32">
      <w:pPr>
        <w:pStyle w:val="Caption"/>
        <w:jc w:val="center"/>
        <w:rPr>
          <w:rFonts w:eastAsiaTheme="minorEastAsia"/>
          <w:iCs w:val="0"/>
        </w:rPr>
      </w:pPr>
      <w:bookmarkStart w:id="24" w:name="_Ref41315026"/>
      <w:r>
        <w:t xml:space="preserve">Figure </w:t>
      </w:r>
      <w:r w:rsidR="00317968">
        <w:fldChar w:fldCharType="begin"/>
      </w:r>
      <w:r w:rsidR="00317968">
        <w:instrText xml:space="preserve"> SEQ Figure \* ARABIC </w:instrText>
      </w:r>
      <w:r w:rsidR="00317968">
        <w:fldChar w:fldCharType="separate"/>
      </w:r>
      <w:r w:rsidR="00DB6C5A">
        <w:rPr>
          <w:noProof/>
        </w:rPr>
        <w:t>4</w:t>
      </w:r>
      <w:r w:rsidR="00317968">
        <w:rPr>
          <w:noProof/>
        </w:rPr>
        <w:fldChar w:fldCharType="end"/>
      </w:r>
      <w:bookmarkEnd w:id="24"/>
      <w:r>
        <w:t xml:space="preserve">. Linear-Quadratic with Reference Feedforward control structure </w:t>
      </w:r>
      <w:r>
        <w:fldChar w:fldCharType="begin"/>
      </w:r>
      <w: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4]</w:t>
      </w:r>
      <w:r>
        <w:fldChar w:fldCharType="end"/>
      </w:r>
      <w:r>
        <w:t>.</w:t>
      </w:r>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25" w:name="_Toc41585294"/>
      <w:r>
        <w:t>State estimation</w:t>
      </w:r>
      <w:bookmarkEnd w:id="25"/>
    </w:p>
    <w:p w14:paraId="0875B7DC" w14:textId="77777777" w:rsidR="009C00BE" w:rsidRDefault="009C00BE" w:rsidP="009C00BE">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75059D34" w14:textId="5F4379ED"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 </w:t>
      </w:r>
    </w:p>
    <w:p w14:paraId="3AA967B1" w14:textId="7C9643B0" w:rsidR="00B00D99" w:rsidRDefault="00B00D99" w:rsidP="00B00D99">
      <w:pPr>
        <w:pStyle w:val="Heading3"/>
      </w:pPr>
      <w:bookmarkStart w:id="26" w:name="_Toc41585295"/>
      <w:r>
        <w:t>Computer Vision</w:t>
      </w:r>
      <w:bookmarkEnd w:id="26"/>
    </w:p>
    <w:p w14:paraId="79F64BB2" w14:textId="77777777"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be applied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A5FC537" w:rsidR="00D4215F" w:rsidRDefault="00D4215F" w:rsidP="009C00BE">
      <w:r>
        <w:lastRenderedPageBreak/>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DB6C5A">
        <w:t xml:space="preserve">Figure </w:t>
      </w:r>
      <w:r w:rsidR="00DB6C5A">
        <w:rPr>
          <w:noProof/>
        </w:rPr>
        <w:t>5</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1761312" cy="2454342"/>
                    </a:xfrm>
                    <a:prstGeom prst="rect">
                      <a:avLst/>
                    </a:prstGeom>
                  </pic:spPr>
                </pic:pic>
              </a:graphicData>
            </a:graphic>
          </wp:inline>
        </w:drawing>
      </w:r>
    </w:p>
    <w:p w14:paraId="1B670408" w14:textId="75412DC2" w:rsidR="008C2B43" w:rsidRDefault="00D4215F" w:rsidP="00D4215F">
      <w:pPr>
        <w:pStyle w:val="Caption"/>
        <w:jc w:val="center"/>
      </w:pPr>
      <w:bookmarkStart w:id="27" w:name="_Ref41416350"/>
      <w:r>
        <w:t xml:space="preserve">Figure </w:t>
      </w:r>
      <w:r w:rsidR="00317968">
        <w:fldChar w:fldCharType="begin"/>
      </w:r>
      <w:r w:rsidR="00317968">
        <w:instrText xml:space="preserve"> SEQ Figure \* ARABIC </w:instrText>
      </w:r>
      <w:r w:rsidR="00317968">
        <w:fldChar w:fldCharType="separate"/>
      </w:r>
      <w:r w:rsidR="00DB6C5A">
        <w:rPr>
          <w:noProof/>
        </w:rPr>
        <w:t>5</w:t>
      </w:r>
      <w:r w:rsidR="00317968">
        <w:rPr>
          <w:noProof/>
        </w:rPr>
        <w:fldChar w:fldCharType="end"/>
      </w:r>
      <w:bookmarkEnd w:id="27"/>
      <w:r>
        <w:t>. Checkerboard pattern used for camera calibration.</w:t>
      </w:r>
    </w:p>
    <w:p w14:paraId="62DF9350" w14:textId="76D7E0DC" w:rsidR="00350D9E" w:rsidRDefault="00D4215F" w:rsidP="009C00BE">
      <w:r>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350D9E">
        <w:instrText xml:space="preserve"> ADDIN EN.CITE &lt;EndNote&gt;&lt;Cite&gt;&lt;Author&gt;Zhang&lt;/Author&gt;&lt;Year&gt;2000&lt;/Year&gt;&lt;RecNum&gt;11&lt;/RecNum&gt;&lt;DisplayText&gt;[5]&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350D9E">
        <w:rPr>
          <w:noProof/>
        </w:rPr>
        <w:t>[5]</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zation method outlined in </w:t>
      </w:r>
      <w:r w:rsidR="00CA4677">
        <w:fldChar w:fldCharType="begin"/>
      </w:r>
      <w:r w:rsidR="00CA4677">
        <w:instrText xml:space="preserve"> ADDIN EN.CITE &lt;EndNote&gt;&lt;Cite&gt;&lt;Author&gt;Heikkila&lt;/Author&gt;&lt;Year&gt;1997&lt;/Year&gt;&lt;RecNum&gt;10&lt;/RecNum&gt;&lt;DisplayText&gt;[6]&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CA4677">
        <w:rPr>
          <w:noProof/>
        </w:rPr>
        <w:t>[6]</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CA4677">
        <w:instrText xml:space="preserve"> ADDIN EN.CITE &lt;EndNote&gt;&lt;Cite&gt;&lt;Author&gt;MathWorks&lt;/Author&gt;&lt;Year&gt;2020&lt;/Year&gt;&lt;RecNum&gt;12&lt;/RecNum&gt;&lt;DisplayText&gt;[7]&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CA4677">
        <w:rPr>
          <w:noProof/>
        </w:rPr>
        <w:t>[7]</w:t>
      </w:r>
      <w:r w:rsidR="00CA4677">
        <w:fldChar w:fldCharType="end"/>
      </w:r>
      <w:r w:rsidR="00CA4677">
        <w:t>.</w:t>
      </w:r>
    </w:p>
    <w:p w14:paraId="2F7AD470" w14:textId="1B934D09"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left)</w:t>
      </w:r>
      <w:r w:rsidR="00481805">
        <w:t xml:space="preserve"> shows an original distorted image captured with the camera. The image includes both the checkerboard pattern and two regions of interest.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right)</w:t>
      </w:r>
      <w:r w:rsidR="00481805">
        <w:t xml:space="preserve"> shows the undistorted image after the camera calibration process. </w:t>
      </w:r>
      <w:r w:rsidR="004440A0">
        <w:t>The comparison clearly 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3"/>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4"/>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5"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6" o:title="" croptop="4253f" cropbottom="9125f" cropleft="7299f" cropright="11650f"/>
                </v:shape>
                <w10:anchorlock/>
              </v:group>
            </w:pict>
          </mc:Fallback>
        </mc:AlternateContent>
      </w:r>
    </w:p>
    <w:p w14:paraId="630B4F3D" w14:textId="3E723FED" w:rsidR="004440A0" w:rsidRDefault="004440A0" w:rsidP="004440A0">
      <w:pPr>
        <w:pStyle w:val="Caption"/>
        <w:jc w:val="center"/>
      </w:pPr>
      <w:bookmarkStart w:id="28" w:name="_Ref41583697"/>
      <w:r>
        <w:t xml:space="preserve">Figure </w:t>
      </w:r>
      <w:r w:rsidR="00317968">
        <w:fldChar w:fldCharType="begin"/>
      </w:r>
      <w:r w:rsidR="00317968">
        <w:instrText xml:space="preserve"> SEQ Figure \* ARABIC </w:instrText>
      </w:r>
      <w:r w:rsidR="00317968">
        <w:fldChar w:fldCharType="separate"/>
      </w:r>
      <w:r w:rsidR="00DB6C5A">
        <w:rPr>
          <w:noProof/>
        </w:rPr>
        <w:t>6</w:t>
      </w:r>
      <w:r w:rsidR="00317968">
        <w:rPr>
          <w:noProof/>
        </w:rPr>
        <w:fldChar w:fldCharType="end"/>
      </w:r>
      <w:bookmarkEnd w:id="28"/>
      <w:r>
        <w:t>. The original distorted image (left) and the undistorted image after estimation of camera parameters (right).</w:t>
      </w:r>
    </w:p>
    <w:p w14:paraId="7175FB58" w14:textId="3D0BB76D" w:rsidR="00CE0748" w:rsidRDefault="00CE0748" w:rsidP="004440A0">
      <w:r>
        <w:lastRenderedPageBreak/>
        <w:fldChar w:fldCharType="begin"/>
      </w:r>
      <w:r>
        <w:instrText xml:space="preserve"> REF _Ref41419145 \h </w:instrText>
      </w:r>
      <w:r>
        <w:fldChar w:fldCharType="separate"/>
      </w:r>
      <w:r w:rsidR="00DB6C5A">
        <w:t xml:space="preserve">Figure </w:t>
      </w:r>
      <w:r w:rsidR="00DB6C5A">
        <w:rPr>
          <w:noProof/>
        </w:rPr>
        <w:t>7</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5710C216" w:rsidR="00CA4677" w:rsidRDefault="00CE0748" w:rsidP="00CE0748">
      <w:pPr>
        <w:pStyle w:val="Caption"/>
        <w:jc w:val="center"/>
      </w:pPr>
      <w:bookmarkStart w:id="29" w:name="_Ref41419145"/>
      <w:r>
        <w:t xml:space="preserve">Figure </w:t>
      </w:r>
      <w:r w:rsidR="00317968">
        <w:fldChar w:fldCharType="begin"/>
      </w:r>
      <w:r w:rsidR="00317968">
        <w:instrText xml:space="preserve"> SEQ Figure \* ARABIC </w:instrText>
      </w:r>
      <w:r w:rsidR="00317968">
        <w:fldChar w:fldCharType="separate"/>
      </w:r>
      <w:r w:rsidR="00DB6C5A">
        <w:rPr>
          <w:noProof/>
        </w:rPr>
        <w:t>7</w:t>
      </w:r>
      <w:r w:rsidR="00317968">
        <w:rPr>
          <w:noProof/>
        </w:rPr>
        <w:fldChar w:fldCharType="end"/>
      </w:r>
      <w:bookmarkEnd w:id="29"/>
      <w:r>
        <w:t>. Reprojection error for each image in the calibration set.</w:t>
      </w:r>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708C091F"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effectively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fldChar w:fldCharType="begin"/>
      </w:r>
      <w:r w:rsidR="00F978C2">
        <w:instrText xml:space="preserve"> REF _Ref41419145 \h </w:instrText>
      </w:r>
      <w:r w:rsidR="00F978C2">
        <w:fldChar w:fldCharType="separate"/>
      </w:r>
      <w:r w:rsidR="00DB6C5A">
        <w:t xml:space="preserve">Figure </w:t>
      </w:r>
      <w:r w:rsidR="00DB6C5A">
        <w:rPr>
          <w:noProof/>
        </w:rPr>
        <w:t>7</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9210E4">
        <w:instrText xml:space="preserve"> ADDIN EN.CITE &lt;EndNote&gt;&lt;Cite&gt;&lt;Author&gt;Smith&lt;/Author&gt;&lt;Year&gt;1978&lt;/Year&gt;&lt;RecNum&gt;13&lt;/RecNum&gt;&lt;DisplayText&gt;[8]&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9210E4">
        <w:rPr>
          <w:noProof/>
        </w:rPr>
        <w:t>[8]</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DB6C5A">
        <w:t xml:space="preserve">Figure </w:t>
      </w:r>
      <w:r w:rsidR="00DB6C5A">
        <w:rPr>
          <w:noProof/>
        </w:rPr>
        <w:t>8</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t xml:space="preserve">. In this representation the </w:t>
      </w:r>
      <w:r w:rsidR="009210E4">
        <w:t>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7355EE42" w:rsidR="009210E4" w:rsidRDefault="009210E4" w:rsidP="004440A0">
      <w:r>
        <w:t>The image can now be converted into grayscale using image thresholding. ‘</w:t>
      </w:r>
      <w:proofErr w:type="spellStart"/>
      <w:r>
        <w:t>graythresh</w:t>
      </w:r>
      <w:proofErr w:type="spellEnd"/>
      <w:r>
        <w:t>’ is another MATLAB function which computes the normaliz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lastRenderedPageBreak/>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31E5D8F5" w:rsidR="00F978C2" w:rsidRDefault="009210E4" w:rsidP="009210E4">
      <w:pPr>
        <w:pStyle w:val="Caption"/>
        <w:jc w:val="center"/>
      </w:pPr>
      <w:bookmarkStart w:id="30" w:name="_Ref41584022"/>
      <w:r>
        <w:t xml:space="preserve">Figure </w:t>
      </w:r>
      <w:r>
        <w:fldChar w:fldCharType="begin"/>
      </w:r>
      <w:r>
        <w:instrText xml:space="preserve"> SEQ Figure \* ARABIC </w:instrText>
      </w:r>
      <w:r>
        <w:fldChar w:fldCharType="separate"/>
      </w:r>
      <w:r w:rsidR="00DB6C5A">
        <w:rPr>
          <w:noProof/>
        </w:rPr>
        <w:t>8</w:t>
      </w:r>
      <w:r>
        <w:fldChar w:fldCharType="end"/>
      </w:r>
      <w:bookmarkEnd w:id="30"/>
      <w:r>
        <w:t>. HSV version of test image.</w:t>
      </w:r>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75D62259" w:rsidR="004440A0" w:rsidRDefault="00024881" w:rsidP="00024881">
      <w:pPr>
        <w:pStyle w:val="Caption"/>
        <w:jc w:val="center"/>
      </w:pPr>
      <w:bookmarkStart w:id="31" w:name="_Ref41585007"/>
      <w:r>
        <w:t xml:space="preserve">Figure </w:t>
      </w:r>
      <w:r>
        <w:fldChar w:fldCharType="begin"/>
      </w:r>
      <w:r>
        <w:instrText xml:space="preserve"> SEQ Figure \* ARABIC </w:instrText>
      </w:r>
      <w:r>
        <w:fldChar w:fldCharType="separate"/>
      </w:r>
      <w:r w:rsidR="00DB6C5A">
        <w:rPr>
          <w:noProof/>
        </w:rPr>
        <w:t>9</w:t>
      </w:r>
      <w:r>
        <w:fldChar w:fldCharType="end"/>
      </w:r>
      <w:bookmarkEnd w:id="31"/>
      <w:r>
        <w:t>. Segmented circles (inverted colours).</w:t>
      </w:r>
    </w:p>
    <w:p w14:paraId="1085224C" w14:textId="18F56C4E" w:rsidR="004440A0" w:rsidRDefault="00443EF9" w:rsidP="004440A0">
      <w:r>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DB6C5A">
        <w:t xml:space="preserve">Figure </w:t>
      </w:r>
      <w:r w:rsidR="00DB6C5A">
        <w:rPr>
          <w:noProof/>
        </w:rPr>
        <w:t>9</w:t>
      </w:r>
      <w:r w:rsidR="000518A9">
        <w:fldChar w:fldCharType="end"/>
      </w:r>
      <w:r w:rsidR="000518A9">
        <w:t xml:space="preserve">. The detection algorithm calculates the centroid of the detected blow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DB6C5A">
        <w:t xml:space="preserve">Figure </w:t>
      </w:r>
      <w:r w:rsidR="00DB6C5A">
        <w:rPr>
          <w:noProof/>
        </w:rPr>
        <w:t>10</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lastRenderedPageBreak/>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334F6F10" w:rsidR="009D2DD0" w:rsidRDefault="009D2DD0" w:rsidP="009D2DD0">
      <w:pPr>
        <w:pStyle w:val="Caption"/>
        <w:jc w:val="center"/>
      </w:pPr>
      <w:bookmarkStart w:id="32" w:name="_Ref41590594"/>
      <w:r>
        <w:t xml:space="preserve">Figure </w:t>
      </w:r>
      <w:r>
        <w:fldChar w:fldCharType="begin"/>
      </w:r>
      <w:r>
        <w:instrText xml:space="preserve"> SEQ Figure \* ARABIC </w:instrText>
      </w:r>
      <w:r>
        <w:fldChar w:fldCharType="separate"/>
      </w:r>
      <w:r w:rsidR="00DB6C5A">
        <w:rPr>
          <w:noProof/>
        </w:rPr>
        <w:t>10</w:t>
      </w:r>
      <w:r>
        <w:fldChar w:fldCharType="end"/>
      </w:r>
      <w:bookmarkEnd w:id="32"/>
      <w:r>
        <w:t>. Result of feature recognition using saturation thresholding.</w:t>
      </w:r>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7552C3EB"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this feature recognition process to be carried out for each frame 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33" w:name="_Toc41585296"/>
      <w:r>
        <w:t>The Kalman Filter</w:t>
      </w:r>
      <w:bookmarkEnd w:id="33"/>
    </w:p>
    <w:p w14:paraId="1BAF2CFB" w14:textId="73C7C058"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DB6C5A">
        <w:t xml:space="preserve">Figure </w:t>
      </w:r>
      <w:r w:rsidR="00DB6C5A">
        <w:rPr>
          <w:noProof/>
        </w:rPr>
        <w:t>4</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θ and ϕ</m:t>
        </m:r>
      </m:oMath>
      <w:r>
        <w:rPr>
          <w:rFonts w:eastAsiaTheme="minorEastAsia"/>
          <w:iCs/>
        </w:rPr>
        <w:t>, can be directly measured</w:t>
      </w:r>
      <w:r w:rsidR="00AB1D8A">
        <w:rPr>
          <w:rFonts w:eastAsiaTheme="minorEastAsia"/>
          <w:iCs/>
        </w:rPr>
        <w:t>,</w:t>
      </w:r>
      <w:r>
        <w:rPr>
          <w:rFonts w:eastAsiaTheme="minorEastAsia"/>
          <w:iCs/>
        </w:rPr>
        <w:t xml:space="preserve"> with a rotary encoder and computer </w:t>
      </w:r>
      <w:proofErr w:type="gramStart"/>
      <w:r>
        <w:rPr>
          <w:rFonts w:eastAsiaTheme="minorEastAsia"/>
          <w:iCs/>
        </w:rPr>
        <w:t>vision</w:t>
      </w:r>
      <w:proofErr w:type="gramEnd"/>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To ensure the controller performs optimally, an accurate estimation of the states must be computed.</w:t>
      </w:r>
    </w:p>
    <w:p w14:paraId="65EAA9E4" w14:textId="38C28040" w:rsidR="00D02196"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is model is a Markov Chain and the measurement model is conditionally independent. These assumptions ensure that the probability density function (PDF) of the next state is only dependant on the previous </w:t>
      </w:r>
      <w:r w:rsidR="005E7D8D">
        <w:lastRenderedPageBreak/>
        <w:t xml:space="preserve">state, and the measurement at a given time is only dependent on the state at that time. The Bayes Filter has the general form of </w:t>
      </w:r>
      <w:r w:rsidR="006C5D4C">
        <w:t>Algorithm 1</w:t>
      </w:r>
      <w:r w:rsidR="000A0AF1">
        <w:t xml:space="preserve"> </w:t>
      </w:r>
      <w:r w:rsidR="000A0AF1">
        <w:fldChar w:fldCharType="begin"/>
      </w:r>
      <w:r w:rsidR="000A0AF1">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0A0AF1">
        <w:rPr>
          <w:noProof/>
        </w:rPr>
        <w:t>[9]</w:t>
      </w:r>
      <w:r w:rsidR="000A0AF1">
        <w:fldChar w:fldCharType="end"/>
      </w:r>
      <w:r w:rsidR="005E7D8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6C5D4C">
        <w:tc>
          <w:tcPr>
            <w:tcW w:w="9742" w:type="dxa"/>
          </w:tcPr>
          <w:p w14:paraId="361AF6F5" w14:textId="2EB2390B" w:rsidR="005E7D8D" w:rsidRDefault="005E7D8D" w:rsidP="00881F61">
            <w:r>
              <w:rPr>
                <w:rStyle w:val="Strong"/>
              </w:rPr>
              <w:t>Algorithm 1</w:t>
            </w:r>
          </w:p>
        </w:tc>
      </w:tr>
      <w:tr w:rsidR="005E7D8D" w14:paraId="7F1C0320" w14:textId="77777777" w:rsidTr="006C5D4C">
        <w:trPr>
          <w:trHeight w:val="756"/>
        </w:trPr>
        <w:tc>
          <w:tcPr>
            <w:tcW w:w="9742" w:type="dxa"/>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7FB365BD"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6</w:instrText>
                    </w:r>
                  </w:fldSimple>
                  <w:r>
                    <w:instrText>)</w:instrText>
                  </w:r>
                  <w:r>
                    <w:fldChar w:fldCharType="end"/>
                  </w:r>
                </w:p>
              </w:tc>
            </w:tr>
          </w:tbl>
          <w:p w14:paraId="45B6565D" w14:textId="6DCF8694" w:rsidR="005E7D8D" w:rsidRDefault="005E7D8D" w:rsidP="00881F61"/>
        </w:tc>
      </w:tr>
      <w:tr w:rsidR="005E7D8D" w14:paraId="4C56D835" w14:textId="77777777" w:rsidTr="006C5D4C">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6C5D4C">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1E3D36A2"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7</w:instrText>
                    </w:r>
                  </w:fldSimple>
                  <w:r>
                    <w:instrText>)</w:instrText>
                  </w:r>
                  <w:r>
                    <w:fldChar w:fldCharType="end"/>
                  </w:r>
                </w:p>
              </w:tc>
            </w:tr>
          </w:tbl>
          <w:p w14:paraId="3AB15560" w14:textId="501A7845" w:rsidR="005E7D8D" w:rsidRDefault="005E7D8D" w:rsidP="00881F61"/>
        </w:tc>
      </w:tr>
      <w:tr w:rsidR="006C5D4C" w14:paraId="6F1A36F0" w14:textId="77777777" w:rsidTr="006C5D4C">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6C5D4C">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70C8F1AE" w:rsidR="006C5D4C" w:rsidRDefault="006C5D4C" w:rsidP="006C5D4C">
                  <w:pPr>
                    <w:pStyle w:val="EquationNumberStyle"/>
                  </w:pPr>
                  <w:r>
                    <w:fldChar w:fldCharType="begin"/>
                  </w:r>
                  <w:r>
                    <w:instrText xml:space="preserve"> MACROBUTTON NumberReference \* MERGEFORMAT (</w:instrText>
                  </w:r>
                  <w:fldSimple w:instr=" SEQ EquationNumber \n \* Arabic \* MERGEFORMAT ">
                    <w:r w:rsidR="00DB6C5A">
                      <w:rPr>
                        <w:noProof/>
                      </w:rPr>
                      <w:instrText>38</w:instrText>
                    </w:r>
                  </w:fldSimple>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28C5D2F5" w:rsidR="000A0AF1" w:rsidRDefault="000A0AF1" w:rsidP="00881F6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9]</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1C3739"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155D4076"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39</w:instrText>
              </w:r>
            </w:fldSimple>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1C3739"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7533D30A"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0</w:instrText>
              </w:r>
            </w:fldSimple>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31938435"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1</w:instrText>
              </w:r>
            </w:fldSimple>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5C67658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2</w:instrText>
              </w:r>
            </w:fldSimple>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0F44133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3</w:instrText>
              </w:r>
            </w:fldSimple>
            <w:r>
              <w:instrText>)</w:instrText>
            </w:r>
            <w:r>
              <w:fldChar w:fldCharType="end"/>
            </w:r>
          </w:p>
        </w:tc>
      </w:tr>
    </w:tbl>
    <w:p w14:paraId="49C26C85" w14:textId="7944B668" w:rsidR="001C3739"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AB1D8A">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AB1D8A">
        <w:rPr>
          <w:noProof/>
        </w:rPr>
        <w:t>[9]</w:t>
      </w:r>
      <w:r w:rsidR="00AB1D8A">
        <w:fldChar w:fldCharType="end"/>
      </w:r>
      <w:r w:rsidR="000D098A">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D4AC0">
        <w:tc>
          <w:tcPr>
            <w:tcW w:w="9743" w:type="dxa"/>
          </w:tcPr>
          <w:p w14:paraId="30272FB9" w14:textId="5605A877" w:rsidR="000D098A" w:rsidRDefault="000D098A" w:rsidP="000D098A">
            <w:r>
              <w:rPr>
                <w:rStyle w:val="Strong"/>
              </w:rPr>
              <w:t>Algorithm 2</w:t>
            </w:r>
          </w:p>
        </w:tc>
      </w:tr>
      <w:tr w:rsidR="000D098A" w14:paraId="553853AA" w14:textId="77777777" w:rsidTr="00DD4AC0">
        <w:trPr>
          <w:trHeight w:val="756"/>
        </w:trPr>
        <w:tc>
          <w:tcPr>
            <w:tcW w:w="9743" w:type="dxa"/>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3AC1C59B" w:rsidR="000D098A" w:rsidRDefault="000D098A" w:rsidP="00DB6C5A">
                  <w:pPr>
                    <w:pStyle w:val="EquationNumberStyle"/>
                    <w:ind w:right="-23"/>
                  </w:pPr>
                  <w:r>
                    <w:fldChar w:fldCharType="begin"/>
                  </w:r>
                  <w:r>
                    <w:instrText xml:space="preserve"> MACROBUTTON NumberReference \* MERGEFORMAT (</w:instrText>
                  </w:r>
                  <w:fldSimple w:instr=" SEQ EquationNumber \n \* Arabic \* MERGEFORMAT ">
                    <w:r w:rsidR="00DB6C5A">
                      <w:rPr>
                        <w:noProof/>
                      </w:rPr>
                      <w:instrText>44</w:instrText>
                    </w:r>
                  </w:fldSimple>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72601D44"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5</w:instrText>
                    </w:r>
                  </w:fldSimple>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23433FC6"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6</w:instrText>
                    </w:r>
                  </w:fldSimple>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D4AC0">
        <w:tc>
          <w:tcPr>
            <w:tcW w:w="9743" w:type="dxa"/>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DB6C5A"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3A1A680A"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7</w:instrText>
                    </w:r>
                  </w:fldSimple>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DB6C5A"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6B6D11C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8</w:instrText>
                    </w:r>
                  </w:fldSimple>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DB6C5A"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569730E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9</w:instrText>
                    </w:r>
                  </w:fldSimple>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DB6C5A"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5A36CD10"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50</w:instrText>
                    </w:r>
                  </w:fldSimple>
                  <w:r>
                    <w:instrText>)</w:instrText>
                  </w:r>
                  <w:r>
                    <w:fldChar w:fldCharType="end"/>
                  </w:r>
                </w:p>
              </w:tc>
            </w:tr>
          </w:tbl>
          <w:p w14:paraId="75C4B2CC" w14:textId="0783E4DB" w:rsidR="00DB6C5A" w:rsidRDefault="00DB6C5A" w:rsidP="000D098A"/>
        </w:tc>
      </w:tr>
    </w:tbl>
    <w:p w14:paraId="234C0067" w14:textId="752422E0" w:rsidR="00BF7A9F" w:rsidRDefault="00272690" w:rsidP="007B014F">
      <w:r>
        <w:lastRenderedPageBreak/>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Pr="00272690">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Pr="00272690">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228BAB46" w:rsidR="007B320B" w:rsidRDefault="007B320B" w:rsidP="007B014F">
      <w:r>
        <w:t>There are effectively three tuning parameters associated with a Kalman Filter: the measurement model uncertainty, the measurement uncertainty, and the initial prediction density.</w:t>
      </w:r>
      <w:r w:rsidR="00AA2EBD">
        <w:t xml:space="preserve"> These parameters are expressed as covariance matrices.</w:t>
      </w:r>
      <w:r>
        <w:t xml:space="preserve"> The measurement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Pr="007B320B">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1F0D67B" w14:textId="3F611DE7" w:rsidR="00BF7A9F" w:rsidRDefault="00BF7A9F" w:rsidP="007B014F"/>
    <w:p w14:paraId="0BC4EC15" w14:textId="1CA187D8" w:rsidR="00BF7A9F" w:rsidRDefault="00BF7A9F" w:rsidP="007B014F"/>
    <w:p w14:paraId="7BE5355E" w14:textId="233D576E" w:rsidR="00BF7A9F" w:rsidRDefault="00BF7A9F" w:rsidP="007B014F"/>
    <w:p w14:paraId="034FC93E" w14:textId="26E7FE6E" w:rsidR="00BF7A9F" w:rsidRDefault="00BF7A9F" w:rsidP="007B014F"/>
    <w:p w14:paraId="2D189091" w14:textId="226EC38C" w:rsidR="00BF7A9F" w:rsidRDefault="00BF7A9F" w:rsidP="007B014F"/>
    <w:p w14:paraId="1D2E206F" w14:textId="77777777" w:rsidR="00DB6C5A" w:rsidRDefault="00DB6C5A" w:rsidP="00DB6C5A"/>
    <w:p w14:paraId="0E50A688" w14:textId="47116C9F" w:rsidR="00BF7A9F" w:rsidRDefault="00BF7A9F" w:rsidP="007B014F"/>
    <w:p w14:paraId="0280F8F7" w14:textId="28DBD01B" w:rsidR="00BF7A9F" w:rsidRDefault="00BF7A9F" w:rsidP="007B014F"/>
    <w:p w14:paraId="13CB7461" w14:textId="7F3C6C2D" w:rsidR="00BF7A9F" w:rsidRDefault="00BF7A9F" w:rsidP="007B014F"/>
    <w:p w14:paraId="4C0EEA5D" w14:textId="7341E0E7" w:rsidR="00BF7A9F" w:rsidRDefault="00BF7A9F" w:rsidP="007B014F"/>
    <w:p w14:paraId="711608A1" w14:textId="77777777" w:rsidR="007B014F" w:rsidRDefault="007B014F" w:rsidP="007B014F"/>
    <w:p w14:paraId="00282505" w14:textId="77777777" w:rsidR="007B014F" w:rsidRDefault="007B014F" w:rsidP="007B014F"/>
    <w:p w14:paraId="4CEB5705" w14:textId="77777777" w:rsidR="007B014F" w:rsidRDefault="007B014F" w:rsidP="007B014F"/>
    <w:p w14:paraId="039202E5" w14:textId="77777777" w:rsidR="007B014F" w:rsidRDefault="007B014F" w:rsidP="007B014F"/>
    <w:p w14:paraId="0A6C94C4" w14:textId="77777777" w:rsidR="007B014F" w:rsidRDefault="007B014F" w:rsidP="007B014F"/>
    <w:p w14:paraId="2BD2F49A" w14:textId="7AA4B01E" w:rsidR="00A81A95" w:rsidRDefault="00A81A95" w:rsidP="00446DA8">
      <w:r>
        <w:br w:type="page"/>
      </w:r>
      <m:oMathPara>
        <m:oMath>
          <m:r>
            <m:rPr>
              <m:sty m:val="p"/>
            </m:rPr>
            <w:rPr>
              <w:rFonts w:ascii="Cambria Math" w:hAnsi="Cambria Math"/>
            </w:rPr>
            <w:lastRenderedPageBreak/>
            <w:br/>
          </m:r>
        </m:oMath>
      </m:oMathPara>
    </w:p>
    <w:p w14:paraId="7B37CB36" w14:textId="77777777" w:rsidR="00A81A95" w:rsidRDefault="00A81A95" w:rsidP="00A81A95"/>
    <w:p w14:paraId="6B25BBD7" w14:textId="7EBD6B5F" w:rsidR="00A81A95" w:rsidRDefault="00A81A95" w:rsidP="00A81A95">
      <w:pPr>
        <w:pStyle w:val="Heading1"/>
      </w:pPr>
      <w:bookmarkStart w:id="34" w:name="_Toc41585297"/>
      <w:r>
        <w:t>Experiment Apparatus Design</w:t>
      </w:r>
      <w:bookmarkEnd w:id="34"/>
    </w:p>
    <w:p w14:paraId="43CD23F5" w14:textId="267BCF2E" w:rsidR="00A81A95" w:rsidRDefault="00A81A95" w:rsidP="00A81A95"/>
    <w:p w14:paraId="76C7D539" w14:textId="77777777" w:rsidR="00A81A95" w:rsidRDefault="00A81A95" w:rsidP="00A81A95"/>
    <w:p w14:paraId="2222CA67" w14:textId="7CEC6B5D" w:rsidR="00A81A95" w:rsidRPr="00A81A95" w:rsidRDefault="00A81A95" w:rsidP="00A81A95">
      <w:pPr>
        <w:pStyle w:val="Heading1"/>
      </w:pPr>
      <w:bookmarkStart w:id="35" w:name="_Toc41585298"/>
      <w:r>
        <w:t>Manufacture</w:t>
      </w:r>
      <w:bookmarkEnd w:id="35"/>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36" w:name="_Toc41585299"/>
      <w:r>
        <w:lastRenderedPageBreak/>
        <w:t>Appendices</w:t>
      </w:r>
      <w:bookmarkEnd w:id="36"/>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37" w:name="_Toc41585300"/>
      <w:r>
        <w:lastRenderedPageBreak/>
        <w:t>References</w:t>
      </w:r>
      <w:bookmarkEnd w:id="37"/>
    </w:p>
    <w:p w14:paraId="64FB7782" w14:textId="77777777" w:rsidR="00AB1D8A" w:rsidRPr="00AB1D8A" w:rsidRDefault="003166EE" w:rsidP="00AB1D8A">
      <w:pPr>
        <w:pStyle w:val="EndNoteBibliography"/>
        <w:spacing w:after="0"/>
        <w:ind w:left="720" w:hanging="720"/>
      </w:pPr>
      <w:r>
        <w:fldChar w:fldCharType="begin"/>
      </w:r>
      <w:r>
        <w:instrText xml:space="preserve"> ADDIN EN.REFLIST </w:instrText>
      </w:r>
      <w:r>
        <w:fldChar w:fldCharType="separate"/>
      </w:r>
      <w:r w:rsidR="00AB1D8A" w:rsidRPr="00AB1D8A">
        <w:t>[1]</w:t>
      </w:r>
      <w:r w:rsidR="00AB1D8A" w:rsidRPr="00AB1D8A">
        <w:tab/>
        <w:t xml:space="preserve">A. Fairclough, "Lab 2: Euler-Lagrange modelling," in </w:t>
      </w:r>
      <w:r w:rsidR="00AB1D8A" w:rsidRPr="00AB1D8A">
        <w:rPr>
          <w:i/>
        </w:rPr>
        <w:t>MCHA3500 Lab Notes</w:t>
      </w:r>
      <w:r w:rsidR="00AB1D8A" w:rsidRPr="00AB1D8A">
        <w:t>, ed: The University of Newcastle, 2019.</w:t>
      </w:r>
    </w:p>
    <w:p w14:paraId="4C0CC074" w14:textId="77777777" w:rsidR="00AB1D8A" w:rsidRPr="00AB1D8A" w:rsidRDefault="00AB1D8A" w:rsidP="00AB1D8A">
      <w:pPr>
        <w:pStyle w:val="EndNoteBibliography"/>
        <w:spacing w:after="0"/>
        <w:ind w:left="720" w:hanging="720"/>
      </w:pPr>
      <w:r w:rsidRPr="00AB1D8A">
        <w:t>[2]</w:t>
      </w:r>
      <w:r w:rsidRPr="00AB1D8A">
        <w:tab/>
        <w:t xml:space="preserve">T. Perez, </w:t>
      </w:r>
      <w:r w:rsidRPr="00AB1D8A">
        <w:rPr>
          <w:i/>
        </w:rPr>
        <w:t>Engineering System Dynamics (Modelling, Analysis, and Simulation)</w:t>
      </w:r>
      <w:r w:rsidRPr="00AB1D8A">
        <w:t>, T. Perez, ed.: The University of Newcastle, AUSTRALIA, 2013.</w:t>
      </w:r>
    </w:p>
    <w:p w14:paraId="50932ACA" w14:textId="77777777" w:rsidR="00AB1D8A" w:rsidRPr="00AB1D8A" w:rsidRDefault="00AB1D8A" w:rsidP="00AB1D8A">
      <w:pPr>
        <w:pStyle w:val="EndNoteBibliography"/>
        <w:spacing w:after="0"/>
        <w:ind w:left="720" w:hanging="720"/>
      </w:pPr>
      <w:r w:rsidRPr="00AB1D8A">
        <w:t>[3]</w:t>
      </w:r>
      <w:r w:rsidRPr="00AB1D8A">
        <w:tab/>
        <w:t xml:space="preserve">G. F. Franklin, J. D. Powell, and M. L. Workman, </w:t>
      </w:r>
      <w:r w:rsidRPr="00AB1D8A">
        <w:rPr>
          <w:i/>
        </w:rPr>
        <w:t>Digital control of dynamic systems</w:t>
      </w:r>
      <w:r w:rsidRPr="00AB1D8A">
        <w:t>. Addison-wesley Menlo Park, CA, 1998.</w:t>
      </w:r>
    </w:p>
    <w:p w14:paraId="20FEE2B8" w14:textId="77777777" w:rsidR="00AB1D8A" w:rsidRPr="00AB1D8A" w:rsidRDefault="00AB1D8A" w:rsidP="00AB1D8A">
      <w:pPr>
        <w:pStyle w:val="EndNoteBibliography"/>
        <w:spacing w:after="0"/>
        <w:ind w:left="720" w:hanging="720"/>
      </w:pPr>
      <w:r w:rsidRPr="00AB1D8A">
        <w:t>[4]</w:t>
      </w:r>
      <w:r w:rsidRPr="00AB1D8A">
        <w:tab/>
        <w:t xml:space="preserve">D. C. Renton, "MCHA3500 – Review of LQG," </w:t>
      </w:r>
      <w:r w:rsidRPr="00AB1D8A">
        <w:rPr>
          <w:i/>
        </w:rPr>
        <w:t>Mechatronics Design 1 Course Notes</w:t>
      </w:r>
      <w:r w:rsidRPr="00AB1D8A">
        <w:t xml:space="preserve">: The University of Newcastle, Australia, 2019. </w:t>
      </w:r>
    </w:p>
    <w:p w14:paraId="1C52C1C3" w14:textId="77777777" w:rsidR="00AB1D8A" w:rsidRPr="00AB1D8A" w:rsidRDefault="00AB1D8A" w:rsidP="00AB1D8A">
      <w:pPr>
        <w:pStyle w:val="EndNoteBibliography"/>
        <w:spacing w:after="0"/>
        <w:ind w:left="720" w:hanging="720"/>
      </w:pPr>
      <w:r w:rsidRPr="00AB1D8A">
        <w:t>[5]</w:t>
      </w:r>
      <w:r w:rsidRPr="00AB1D8A">
        <w:tab/>
        <w:t xml:space="preserve">Z. Zhang, "A flexible new technique for camera calibration," </w:t>
      </w:r>
      <w:r w:rsidRPr="00AB1D8A">
        <w:rPr>
          <w:i/>
        </w:rPr>
        <w:t xml:space="preserve">IEEE Transactions on Pattern Analysis and Machine Intelligence, Pattern Analysis and Machine Intelligence, IEEE Transactions on, IEEE Trans. Pattern Anal. Mach. Intell., </w:t>
      </w:r>
      <w:r w:rsidRPr="00AB1D8A">
        <w:t>Periodical vol. 22, no. 11, pp. 1330-1334, 11/01/ 2000, doi: 10.1109/34.888718.</w:t>
      </w:r>
    </w:p>
    <w:p w14:paraId="0A6CF096" w14:textId="77777777" w:rsidR="00AB1D8A" w:rsidRPr="00AB1D8A" w:rsidRDefault="00AB1D8A" w:rsidP="00AB1D8A">
      <w:pPr>
        <w:pStyle w:val="EndNoteBibliography"/>
        <w:spacing w:after="0"/>
        <w:ind w:left="720" w:hanging="720"/>
      </w:pPr>
      <w:r w:rsidRPr="00AB1D8A">
        <w:t>[6]</w:t>
      </w:r>
      <w:r w:rsidRPr="00AB1D8A">
        <w:tab/>
        <w:t>J. Heikkila and O. Silven, "A four-step camera calibration procedure with implicit image correction," ed, 1997, pp. 1106-1112.</w:t>
      </w:r>
    </w:p>
    <w:p w14:paraId="72498E46" w14:textId="77777777" w:rsidR="00AB1D8A" w:rsidRPr="00AB1D8A" w:rsidRDefault="00AB1D8A" w:rsidP="00AB1D8A">
      <w:pPr>
        <w:pStyle w:val="EndNoteBibliography"/>
        <w:spacing w:after="0"/>
        <w:ind w:left="720" w:hanging="720"/>
      </w:pPr>
      <w:r w:rsidRPr="00AB1D8A">
        <w:t>[7]</w:t>
      </w:r>
      <w:r w:rsidRPr="00AB1D8A">
        <w:tab/>
        <w:t>MathWorks. "estimateCameraParameters." MathWorks. (accessed 26/05, 2020).</w:t>
      </w:r>
    </w:p>
    <w:p w14:paraId="665FB2CF" w14:textId="77777777" w:rsidR="00AB1D8A" w:rsidRPr="00AB1D8A" w:rsidRDefault="00AB1D8A" w:rsidP="00AB1D8A">
      <w:pPr>
        <w:pStyle w:val="EndNoteBibliography"/>
        <w:spacing w:after="0"/>
        <w:ind w:left="720" w:hanging="720"/>
      </w:pPr>
      <w:r w:rsidRPr="00AB1D8A">
        <w:t>[8]</w:t>
      </w:r>
      <w:r w:rsidRPr="00AB1D8A">
        <w:tab/>
        <w:t xml:space="preserve">A. Smith, </w:t>
      </w:r>
      <w:r w:rsidRPr="00AB1D8A">
        <w:rPr>
          <w:i/>
        </w:rPr>
        <w:t>Color Gamut Transform Pairs</w:t>
      </w:r>
      <w:r w:rsidRPr="00AB1D8A">
        <w:t>. 1978, pp. 12-19.</w:t>
      </w:r>
    </w:p>
    <w:p w14:paraId="56B8875C" w14:textId="77777777" w:rsidR="00AB1D8A" w:rsidRPr="00AB1D8A" w:rsidRDefault="00AB1D8A" w:rsidP="00AB1D8A">
      <w:pPr>
        <w:pStyle w:val="EndNoteBibliography"/>
        <w:ind w:left="720" w:hanging="720"/>
      </w:pPr>
      <w:r w:rsidRPr="00AB1D8A">
        <w:t>[9]</w:t>
      </w:r>
      <w:r w:rsidRPr="00AB1D8A">
        <w:tab/>
        <w:t xml:space="preserve">A. Wills, </w:t>
      </w:r>
      <w:r w:rsidRPr="00AB1D8A">
        <w:rPr>
          <w:i/>
        </w:rPr>
        <w:t>Course Notes: Advanced Estimation</w:t>
      </w:r>
      <w:r w:rsidRPr="00AB1D8A">
        <w:t>, The Universtiy of Newcastle, Australia., 2020.</w:t>
      </w:r>
    </w:p>
    <w:p w14:paraId="4DD12287" w14:textId="0B87D5DC" w:rsidR="00E00971" w:rsidRDefault="003166EE" w:rsidP="007671A2">
      <w:pPr>
        <w:pStyle w:val="EndNoteBibliography"/>
        <w:ind w:left="720" w:hanging="720"/>
      </w:pPr>
      <w:r>
        <w:fldChar w:fldCharType="end"/>
      </w:r>
    </w:p>
    <w:sectPr w:rsidR="00E00971" w:rsidSect="00844C8D">
      <w:footerReference w:type="default" r:id="rId21"/>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99877" w14:textId="77777777" w:rsidR="007B745A" w:rsidRDefault="007B745A" w:rsidP="008C171A">
      <w:pPr>
        <w:spacing w:after="0" w:line="240" w:lineRule="auto"/>
      </w:pPr>
      <w:r>
        <w:separator/>
      </w:r>
    </w:p>
  </w:endnote>
  <w:endnote w:type="continuationSeparator" w:id="0">
    <w:p w14:paraId="48DB6B12" w14:textId="77777777" w:rsidR="007B745A" w:rsidRDefault="007B745A" w:rsidP="008C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0D098A" w:rsidRDefault="000D09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0D098A" w:rsidRDefault="000D0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40A6D" w14:textId="77777777" w:rsidR="007B745A" w:rsidRDefault="007B745A" w:rsidP="008C171A">
      <w:pPr>
        <w:spacing w:after="0" w:line="240" w:lineRule="auto"/>
      </w:pPr>
      <w:r>
        <w:separator/>
      </w:r>
    </w:p>
  </w:footnote>
  <w:footnote w:type="continuationSeparator" w:id="0">
    <w:p w14:paraId="246003BD" w14:textId="77777777" w:rsidR="007B745A" w:rsidRDefault="007B745A" w:rsidP="008C171A">
      <w:pPr>
        <w:spacing w:after="0" w:line="240" w:lineRule="auto"/>
      </w:pPr>
      <w:r>
        <w:continuationSeparator/>
      </w:r>
    </w:p>
  </w:footnote>
  <w:footnote w:id="1">
    <w:p w14:paraId="250E80D5" w14:textId="5142BD3B" w:rsidR="000D098A" w:rsidRDefault="000D098A">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0D098A" w:rsidRDefault="000D098A">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7"/>
  </w:num>
  <w:num w:numId="3">
    <w:abstractNumId w:val="37"/>
  </w:num>
  <w:num w:numId="4">
    <w:abstractNumId w:val="1"/>
  </w:num>
  <w:num w:numId="5">
    <w:abstractNumId w:val="28"/>
  </w:num>
  <w:num w:numId="6">
    <w:abstractNumId w:val="31"/>
  </w:num>
  <w:num w:numId="7">
    <w:abstractNumId w:val="8"/>
  </w:num>
  <w:num w:numId="8">
    <w:abstractNumId w:val="17"/>
  </w:num>
  <w:num w:numId="9">
    <w:abstractNumId w:val="20"/>
  </w:num>
  <w:num w:numId="10">
    <w:abstractNumId w:val="25"/>
  </w:num>
  <w:num w:numId="11">
    <w:abstractNumId w:val="21"/>
  </w:num>
  <w:num w:numId="12">
    <w:abstractNumId w:val="26"/>
  </w:num>
  <w:num w:numId="13">
    <w:abstractNumId w:val="5"/>
  </w:num>
  <w:num w:numId="14">
    <w:abstractNumId w:val="22"/>
  </w:num>
  <w:num w:numId="15">
    <w:abstractNumId w:val="38"/>
  </w:num>
  <w:num w:numId="16">
    <w:abstractNumId w:val="35"/>
  </w:num>
  <w:num w:numId="17">
    <w:abstractNumId w:val="23"/>
  </w:num>
  <w:num w:numId="18">
    <w:abstractNumId w:val="7"/>
  </w:num>
  <w:num w:numId="19">
    <w:abstractNumId w:val="36"/>
  </w:num>
  <w:num w:numId="20">
    <w:abstractNumId w:val="33"/>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9"/>
  </w:num>
  <w:num w:numId="28">
    <w:abstractNumId w:val="3"/>
  </w:num>
  <w:num w:numId="29">
    <w:abstractNumId w:val="11"/>
  </w:num>
  <w:num w:numId="30">
    <w:abstractNumId w:val="10"/>
  </w:num>
  <w:num w:numId="31">
    <w:abstractNumId w:val="30"/>
  </w:num>
  <w:num w:numId="32">
    <w:abstractNumId w:val="15"/>
  </w:num>
  <w:num w:numId="33">
    <w:abstractNumId w:val="24"/>
  </w:num>
  <w:num w:numId="34">
    <w:abstractNumId w:val="6"/>
  </w:num>
  <w:num w:numId="35">
    <w:abstractNumId w:val="32"/>
  </w:num>
  <w:num w:numId="36">
    <w:abstractNumId w:val="14"/>
  </w:num>
  <w:num w:numId="37">
    <w:abstractNumId w:val="34"/>
  </w:num>
  <w:num w:numId="38">
    <w:abstractNumId w:val="16"/>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728A5"/>
    <w:rsid w:val="00082FC3"/>
    <w:rsid w:val="00095630"/>
    <w:rsid w:val="000970C0"/>
    <w:rsid w:val="000A0AF1"/>
    <w:rsid w:val="000B35B3"/>
    <w:rsid w:val="000C1EBD"/>
    <w:rsid w:val="000D098A"/>
    <w:rsid w:val="000D14D7"/>
    <w:rsid w:val="000D7F31"/>
    <w:rsid w:val="000E7AD0"/>
    <w:rsid w:val="000F2654"/>
    <w:rsid w:val="00107C41"/>
    <w:rsid w:val="00131DA5"/>
    <w:rsid w:val="00134866"/>
    <w:rsid w:val="00144B06"/>
    <w:rsid w:val="00144F2F"/>
    <w:rsid w:val="00170250"/>
    <w:rsid w:val="001932AB"/>
    <w:rsid w:val="001C3739"/>
    <w:rsid w:val="001C750B"/>
    <w:rsid w:val="001D57BA"/>
    <w:rsid w:val="001E2AC0"/>
    <w:rsid w:val="001F3393"/>
    <w:rsid w:val="001F47E4"/>
    <w:rsid w:val="00202FD3"/>
    <w:rsid w:val="00204D34"/>
    <w:rsid w:val="0021496D"/>
    <w:rsid w:val="002409E8"/>
    <w:rsid w:val="002428E7"/>
    <w:rsid w:val="00252185"/>
    <w:rsid w:val="00252EFE"/>
    <w:rsid w:val="00253174"/>
    <w:rsid w:val="00272690"/>
    <w:rsid w:val="00280750"/>
    <w:rsid w:val="002A17BD"/>
    <w:rsid w:val="002A4B9D"/>
    <w:rsid w:val="002B6F4C"/>
    <w:rsid w:val="002F2910"/>
    <w:rsid w:val="003049BD"/>
    <w:rsid w:val="0030502F"/>
    <w:rsid w:val="00313CD8"/>
    <w:rsid w:val="003166EE"/>
    <w:rsid w:val="00317968"/>
    <w:rsid w:val="003228A4"/>
    <w:rsid w:val="00334FAD"/>
    <w:rsid w:val="00350D9E"/>
    <w:rsid w:val="00367A7A"/>
    <w:rsid w:val="0037442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2B24"/>
    <w:rsid w:val="00676FAB"/>
    <w:rsid w:val="006A2D0B"/>
    <w:rsid w:val="006B0C12"/>
    <w:rsid w:val="006C52D5"/>
    <w:rsid w:val="006C5D4C"/>
    <w:rsid w:val="006D525F"/>
    <w:rsid w:val="006E0554"/>
    <w:rsid w:val="00702FA6"/>
    <w:rsid w:val="00706A32"/>
    <w:rsid w:val="00707D3C"/>
    <w:rsid w:val="00714F09"/>
    <w:rsid w:val="00716620"/>
    <w:rsid w:val="007371CB"/>
    <w:rsid w:val="007406AD"/>
    <w:rsid w:val="007671A2"/>
    <w:rsid w:val="00792725"/>
    <w:rsid w:val="007A1056"/>
    <w:rsid w:val="007B014F"/>
    <w:rsid w:val="007B1A84"/>
    <w:rsid w:val="007B21E7"/>
    <w:rsid w:val="007B320B"/>
    <w:rsid w:val="007B745A"/>
    <w:rsid w:val="007D4F87"/>
    <w:rsid w:val="007E1571"/>
    <w:rsid w:val="008040E0"/>
    <w:rsid w:val="0080568F"/>
    <w:rsid w:val="00812266"/>
    <w:rsid w:val="00844C8D"/>
    <w:rsid w:val="00852FB4"/>
    <w:rsid w:val="008620BD"/>
    <w:rsid w:val="00881B2A"/>
    <w:rsid w:val="00881F61"/>
    <w:rsid w:val="008A08A8"/>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A2851"/>
    <w:rsid w:val="009B6154"/>
    <w:rsid w:val="009C00BE"/>
    <w:rsid w:val="009D2DD0"/>
    <w:rsid w:val="009D2E0C"/>
    <w:rsid w:val="009E5913"/>
    <w:rsid w:val="009F01A1"/>
    <w:rsid w:val="00A07085"/>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73B8"/>
    <w:rsid w:val="00AB1D8A"/>
    <w:rsid w:val="00AB60E9"/>
    <w:rsid w:val="00AD0DCC"/>
    <w:rsid w:val="00AE06A0"/>
    <w:rsid w:val="00AF7824"/>
    <w:rsid w:val="00B00D99"/>
    <w:rsid w:val="00B04AE1"/>
    <w:rsid w:val="00B06963"/>
    <w:rsid w:val="00B0740D"/>
    <w:rsid w:val="00B13752"/>
    <w:rsid w:val="00B21FF0"/>
    <w:rsid w:val="00B47688"/>
    <w:rsid w:val="00B60965"/>
    <w:rsid w:val="00B81B75"/>
    <w:rsid w:val="00BA1806"/>
    <w:rsid w:val="00BC4C57"/>
    <w:rsid w:val="00BD3D98"/>
    <w:rsid w:val="00BE4253"/>
    <w:rsid w:val="00BF7A9F"/>
    <w:rsid w:val="00C05F5B"/>
    <w:rsid w:val="00C13AB6"/>
    <w:rsid w:val="00C305B6"/>
    <w:rsid w:val="00C54C24"/>
    <w:rsid w:val="00C6480B"/>
    <w:rsid w:val="00C90ED7"/>
    <w:rsid w:val="00CA2157"/>
    <w:rsid w:val="00CA4677"/>
    <w:rsid w:val="00CB24ED"/>
    <w:rsid w:val="00CB7B86"/>
    <w:rsid w:val="00CC33F6"/>
    <w:rsid w:val="00CD59FA"/>
    <w:rsid w:val="00CE0748"/>
    <w:rsid w:val="00CE30A2"/>
    <w:rsid w:val="00CE4440"/>
    <w:rsid w:val="00D02196"/>
    <w:rsid w:val="00D17F02"/>
    <w:rsid w:val="00D21DC4"/>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E00971"/>
    <w:rsid w:val="00E00EF1"/>
    <w:rsid w:val="00E062E4"/>
    <w:rsid w:val="00E13F89"/>
    <w:rsid w:val="00E34EF9"/>
    <w:rsid w:val="00E365DD"/>
    <w:rsid w:val="00E36F2A"/>
    <w:rsid w:val="00E70917"/>
    <w:rsid w:val="00E7164A"/>
    <w:rsid w:val="00E71763"/>
    <w:rsid w:val="00E74E78"/>
    <w:rsid w:val="00E906FE"/>
    <w:rsid w:val="00E90C36"/>
    <w:rsid w:val="00EA4D01"/>
    <w:rsid w:val="00EA54B7"/>
    <w:rsid w:val="00EB4B63"/>
    <w:rsid w:val="00EB629A"/>
    <w:rsid w:val="00EE53AD"/>
    <w:rsid w:val="00EE76B1"/>
    <w:rsid w:val="00F20122"/>
    <w:rsid w:val="00F23387"/>
    <w:rsid w:val="00F237F8"/>
    <w:rsid w:val="00F24D83"/>
    <w:rsid w:val="00F347A4"/>
    <w:rsid w:val="00F76B83"/>
    <w:rsid w:val="00F85FD9"/>
    <w:rsid w:val="00F978C2"/>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E4A"/>
    <w:pPr>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line="240" w:lineRule="auto"/>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12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E0AD54-6951-4048-9EDA-15817F110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22</Pages>
  <Words>7271</Words>
  <Characters>4145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4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17</cp:revision>
  <cp:lastPrinted>2019-11-14T01:44:00Z</cp:lastPrinted>
  <dcterms:created xsi:type="dcterms:W3CDTF">2020-05-12T10:23:00Z</dcterms:created>
  <dcterms:modified xsi:type="dcterms:W3CDTF">2020-05-2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